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32FCAF32" w14:textId="73C41883" w:rsidR="00052373" w:rsidRDefault="001932BB" w:rsidP="00EE6A1A">
      <w:pPr>
        <w:jc w:val="both"/>
      </w:pPr>
      <w:r>
        <w:t>The u</w:t>
      </w:r>
      <w:r w:rsidR="0014064D">
        <w:t xml:space="preserve">nderstanding of epidemics </w:t>
      </w:r>
      <w:r w:rsidR="00EF38A5">
        <w:t xml:space="preserve">and pandemics like Covid-1-Sars2 </w:t>
      </w:r>
      <w:r w:rsidR="0014064D">
        <w:t xml:space="preserve">through modelling </w:t>
      </w:r>
      <w:r w:rsidR="0000227E">
        <w:t>i</w:t>
      </w:r>
      <w:r w:rsidR="0014064D">
        <w:t xml:space="preserve">s </w:t>
      </w:r>
      <w:r w:rsidR="002C669F">
        <w:t>rooted in</w:t>
      </w:r>
      <w:r w:rsidR="0014064D">
        <w:t xml:space="preserve">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 </w:instrText>
      </w:r>
      <w:r w:rsidR="001B4B3B">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DATA </w:instrText>
      </w:r>
      <w:r w:rsidR="001B4B3B">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rsidR="00403B49">
        <w:t xml:space="preserve"> both </w:t>
      </w:r>
      <w:r w:rsidR="0014064D">
        <w:t xml:space="preserve">to </w:t>
      </w:r>
      <w:r>
        <w:t>more stage-</w:t>
      </w:r>
      <w:r w:rsidR="00403B49">
        <w:t xml:space="preserve"> and 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403B49">
        <w:t xml:space="preserve">, </w:t>
      </w:r>
      <w:r w:rsidR="0014064D">
        <w:t>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rsidR="00403B49">
        <w:t xml:space="preserve"> an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rsidR="002C669F">
        <w:t xml:space="preserve">as well as </w:t>
      </w:r>
      <w:r>
        <w:t xml:space="preserve">to </w:t>
      </w:r>
      <w:r w:rsidR="0014064D">
        <w:t>stochastic</w:t>
      </w:r>
      <w:r w:rsidR="002C669F">
        <w:t xml:space="preserve"> dynamic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2C669F">
        <w:t xml:space="preserve"> and</w:t>
      </w:r>
      <w:r w:rsidR="0014064D">
        <w:t xml:space="preserve">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w:t>
      </w:r>
      <w:r w:rsidR="002C669F">
        <w:t xml:space="preserve"> </w:t>
      </w:r>
      <w:r w:rsidR="0014064D">
        <w:t>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However, certain key features of the Covid-19 pandemic data</w:t>
      </w:r>
      <w:r w:rsidR="002B1595">
        <w:t xml:space="preserve"> have not been explained simply</w:t>
      </w:r>
      <w:r w:rsidR="009F4214">
        <w:t>.</w:t>
      </w:r>
      <w:r w:rsidR="009E453D">
        <w:t xml:space="preserve"> </w:t>
      </w:r>
      <w:r w:rsidR="00EF38A5">
        <w:t>For example</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EF38A5">
        <w:t xml:space="preserve"> </w:t>
      </w:r>
      <w:r w:rsidR="00517FA0">
        <w:t xml:space="preserve">and is not on account </w:t>
      </w:r>
      <w:proofErr w:type="gramStart"/>
      <w:r w:rsidR="00517FA0">
        <w:t>of  ramp</w:t>
      </w:r>
      <w:proofErr w:type="gramEnd"/>
      <w:r w:rsidR="00517FA0">
        <w:t>-ups in testing, as we shall demonstrate. M</w:t>
      </w:r>
      <w:r w:rsidR="00EF38A5">
        <w:t xml:space="preserve">ore generally sustained high levels of infection cases following the initial peak </w:t>
      </w:r>
      <w:r w:rsidR="00052373">
        <w:t>are</w:t>
      </w:r>
      <w:r w:rsidR="00EF38A5">
        <w:t xml:space="preserve"> not a feature of traditional models. W</w:t>
      </w:r>
      <w:r w:rsidR="008C58D6">
        <w:t>hile</w:t>
      </w:r>
      <w:r w:rsidR="009F4214">
        <w:t xml:space="preserve"> </w:t>
      </w:r>
      <w:r w:rsidR="00517FA0">
        <w:t xml:space="preserve">fractal </w:t>
      </w:r>
      <w:r w:rsidR="008945B5">
        <w:t xml:space="preserve">population structures and </w:t>
      </w:r>
      <w:r w:rsidR="009F4214">
        <w:t xml:space="preserve">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F420BE">
        <w:t xml:space="preserve"> </w:t>
      </w:r>
      <w:r w:rsidR="00F420BE">
        <w:fldChar w:fldCharType="begin">
          <w:fldData xml:space="preserve">PEVuZE5vdGU+PENpdGU+PEF1dGhvcj5DaG93ZWxsPC9BdXRob3I+PFllYXI+MjAxNjwvWWVhcj48
UmVjTnVtPjI4PC9SZWNOdW0+PERpc3BsYXlUZXh0PlsxNiwgMjN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4A18DA">
        <w:instrText xml:space="preserve"> ADDIN EN.CITE </w:instrText>
      </w:r>
      <w:r w:rsidR="004A18DA">
        <w:fldChar w:fldCharType="begin">
          <w:fldData xml:space="preserve">PEVuZE5vdGU+PENpdGU+PEF1dGhvcj5DaG93ZWxsPC9BdXRob3I+PFllYXI+MjAxNjwvWWVhcj48
UmVjTnVtPjI4PC9SZWNOdW0+PERpc3BsYXlUZXh0PlsxNiwgMjN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4A18DA">
        <w:instrText xml:space="preserve"> ADDIN EN.CITE.DATA </w:instrText>
      </w:r>
      <w:r w:rsidR="004A18DA">
        <w:fldChar w:fldCharType="end"/>
      </w:r>
      <w:r w:rsidR="00F420BE">
        <w:fldChar w:fldCharType="separate"/>
      </w:r>
      <w:r w:rsidR="004A18DA">
        <w:rPr>
          <w:noProof/>
        </w:rPr>
        <w:t>[16, 23]</w:t>
      </w:r>
      <w:r w:rsidR="00F420B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4A18DA">
        <w:instrText xml:space="preserve"> ADDIN EN.CITE &lt;EndNote&gt;&lt;Cite&gt;&lt;Author&gt;Okell&lt;/Author&gt;&lt;Year&gt;2020&lt;/Year&gt;&lt;RecNum&gt;26&lt;/RecNum&gt;&lt;DisplayText&gt;[24]&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4A18DA">
        <w:rPr>
          <w:noProof/>
        </w:rPr>
        <w:t>[24]</w:t>
      </w:r>
      <w:r w:rsidR="007C0877">
        <w:fldChar w:fldCharType="end"/>
      </w:r>
      <w:r w:rsidR="009F4214">
        <w:t xml:space="preserv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w:t>
      </w:r>
    </w:p>
    <w:p w14:paraId="1959423C" w14:textId="77777777" w:rsidR="00052373" w:rsidRDefault="00052373" w:rsidP="00EE6A1A">
      <w:pPr>
        <w:jc w:val="both"/>
      </w:pPr>
    </w:p>
    <w:p w14:paraId="77EFAAFC" w14:textId="6A837CD1" w:rsidR="0014064D" w:rsidRDefault="00052373" w:rsidP="00EE6A1A">
      <w:pPr>
        <w:jc w:val="both"/>
      </w:pPr>
      <w:r>
        <w:t xml:space="preserve">Although reactive behaviour models have been introduced in epidemic models </w:t>
      </w:r>
      <w:r>
        <w:fldChar w:fldCharType="begin">
          <w:fldData xml:space="preserve">PEVuZE5vdGU+PENpdGU+PEF1dGhvcj5GZW5pY2hlbDwvQXV0aG9yPjxZZWFyPjIwMTE8L1llYXI+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GFiYnItMT5Qcm9jIE5hdGwgQWNhZCBTY2kgVSBT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</w:fldData>
        </w:fldChar>
      </w:r>
      <w:r w:rsidR="004A18DA">
        <w:instrText xml:space="preserve"> ADDIN EN.CITE </w:instrText>
      </w:r>
      <w:r w:rsidR="004A18DA">
        <w:fldChar w:fldCharType="begin">
          <w:fldData xml:space="preserve">PEVuZE5vdGU+PENpdGU+PEF1dGhvcj5GZW5pY2hlbDwvQXV0aG9yPjxZZWFyPjIwMTE8L1llYXI+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GFiYnItMT5Qcm9jIE5hdGwgQWNhZCBTY2kgVSBT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</w:fldData>
        </w:fldChar>
      </w:r>
      <w:r w:rsidR="004A18DA">
        <w:instrText xml:space="preserve"> ADDIN EN.CITE.DATA </w:instrText>
      </w:r>
      <w:r w:rsidR="004A18DA">
        <w:fldChar w:fldCharType="end"/>
      </w:r>
      <w:r>
        <w:fldChar w:fldCharType="separate"/>
      </w:r>
      <w:r w:rsidR="004A18DA">
        <w:rPr>
          <w:noProof/>
        </w:rPr>
        <w:t>[25, 26]</w:t>
      </w:r>
      <w:r>
        <w:fldChar w:fldCharType="end"/>
      </w:r>
      <w:r w:rsidR="00523A82">
        <w:t xml:space="preserve"> previously, rightly pointing to the importance of such endogenous effects in epidemic modelling, </w:t>
      </w:r>
      <w:r w:rsidR="00235CE6">
        <w:t>we show here that the simple introduction of cautioned individuals in a compartmental model accounts for the major novel features of the Covid-19 pandemic</w:t>
      </w:r>
      <w:r w:rsidR="00172775">
        <w:t xml:space="preserve"> in 2020</w:t>
      </w:r>
      <w:r w:rsidR="00235CE6">
        <w:t>.</w:t>
      </w:r>
      <w:r w:rsidR="00172775">
        <w:t xml:space="preserve"> </w:t>
      </w:r>
      <w:r w:rsidR="00523A82">
        <w:t>As society reacts to and endeavours to contain the strong effects of the Covid-19 virus on health, social well-being and the economy, it may appear that explanation requires every aspect of society to be modelled in detail: from the use of public transport, religious practises and child play patterns to political decision making, the media and legislature</w:t>
      </w:r>
      <w:r w:rsidR="00523A82">
        <w:fldChar w:fldCharType="begin"/>
      </w:r>
      <w:r w:rsidR="004A18DA">
        <w:instrText xml:space="preserve"> ADDIN EN.CITE &lt;EndNote&gt;&lt;Cite&gt;&lt;Author&gt;Bruinen de Bruin&lt;/Author&gt;&lt;Year&gt;2020&lt;/Year&gt;&lt;RecNum&gt;18&lt;/RecNum&gt;&lt;DisplayText&gt;[27]&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523A82">
        <w:fldChar w:fldCharType="separate"/>
      </w:r>
      <w:r w:rsidR="004A18DA">
        <w:rPr>
          <w:noProof/>
        </w:rPr>
        <w:t>[27]</w:t>
      </w:r>
      <w:r w:rsidR="00523A82">
        <w:fldChar w:fldCharType="end"/>
      </w:r>
      <w:r w:rsidR="00523A82">
        <w:t xml:space="preserve">. </w:t>
      </w:r>
      <w:r w:rsidR="00D53CC1">
        <w:t>A common feature of these</w:t>
      </w:r>
      <w:r w:rsidR="00523A82">
        <w:t xml:space="preserve"> models </w:t>
      </w:r>
      <w:r w:rsidR="00D53CC1">
        <w:t>is the exogenous nature of</w:t>
      </w:r>
      <w:r w:rsidR="00523A82">
        <w:t xml:space="preserve"> the influence of various societal decisions on the primary epidemic characteristic </w:t>
      </w:r>
      <w:r w:rsidR="00523A82" w:rsidRPr="00523A82">
        <w:rPr>
          <w:i/>
          <w:iCs/>
        </w:rPr>
        <w:t>R</w:t>
      </w:r>
      <w:r w:rsidR="00523A82" w:rsidRPr="00523A82">
        <w:rPr>
          <w:i/>
          <w:iCs/>
          <w:vertAlign w:val="subscript"/>
        </w:rPr>
        <w:t>0</w:t>
      </w:r>
      <w:r w:rsidR="00523A82">
        <w:t xml:space="preserve">: the </w:t>
      </w:r>
      <w:r w:rsidR="00523A82" w:rsidRPr="00523A82">
        <w:t>number</w:t>
      </w:r>
      <w:r w:rsidR="00523A82">
        <w:t xml:space="preserve"> of new infected individuals caused by an infected individual.  In this work, we show that the prolonged and often nearly linear response both in the cumulative number of Corona cases as well as those in individual populations can be understood as a generic human response to the epidemic in the age of information.</w:t>
      </w:r>
      <w:r w:rsidR="00523A82" w:rsidRPr="002B1595">
        <w:t xml:space="preserve"> </w:t>
      </w:r>
      <w:r w:rsidR="00523A82">
        <w:t>This insight may in turn help us to focus societal measures and responses more effectively.</w:t>
      </w:r>
    </w:p>
    <w:p w14:paraId="4EE31733" w14:textId="0065669C" w:rsidR="00580A50" w:rsidRDefault="00580A50"/>
    <w:p w14:paraId="1BDB292C" w14:textId="5147A0A1" w:rsidR="00313967" w:rsidRDefault="009C03BC" w:rsidP="009C03BC">
      <w:pPr>
        <w:jc w:val="both"/>
      </w:pPr>
      <w:r>
        <w:t xml:space="preserve">In March 2020, a study in Oxford </w:t>
      </w:r>
      <w:r w:rsidR="00FC0501">
        <w:fldChar w:fldCharType="begin"/>
      </w:r>
      <w:r w:rsidR="004A18DA">
        <w:instrText xml:space="preserve"> ADDIN EN.CITE &lt;EndNote&gt;&lt;Cite&gt;&lt;Author&gt;Lourenco&lt;/Author&gt;&lt;Year&gt;2020&lt;/Year&gt;&lt;RecNum&gt;2&lt;/RecNum&gt;&lt;DisplayText&gt;[28]&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4A18DA">
        <w:rPr>
          <w:noProof/>
        </w:rPr>
        <w:t>[28]</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w:t>
      </w:r>
      <w:r w:rsidR="003F5B17">
        <w:lastRenderedPageBreak/>
        <w:t xml:space="preserve">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4A18DA">
        <w:instrText xml:space="preserve"> ADDIN EN.CITE &lt;EndNote&gt;&lt;Cite&gt;&lt;Author&gt;Okell&lt;/Author&gt;&lt;Year&gt;2020&lt;/Year&gt;&lt;RecNum&gt;26&lt;/RecNum&gt;&lt;DisplayText&gt;[24]&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4A18DA">
        <w:rPr>
          <w:noProof/>
        </w:rPr>
        <w:t>[24]</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r w:rsidR="004E60D3">
        <w:t xml:space="preserve"> </w:t>
      </w:r>
    </w:p>
    <w:p w14:paraId="13F97541" w14:textId="19D2212C" w:rsidR="00313967" w:rsidRDefault="00313967" w:rsidP="009C03BC">
      <w:pPr>
        <w:jc w:val="both"/>
      </w:pPr>
    </w:p>
    <w:p w14:paraId="12245AF2" w14:textId="45AF91DA" w:rsidR="00787E3D" w:rsidRDefault="00E443F4" w:rsidP="009C03BC">
      <w:pPr>
        <w:jc w:val="both"/>
      </w:pPr>
      <w:r>
        <w:t xml:space="preserve">Superficially, the compiled data both for the number of Covid-19 cases </w:t>
      </w:r>
      <w:r w:rsidR="00787E3D">
        <w:t xml:space="preserve">in different countries </w:t>
      </w:r>
      <w:r>
        <w:t xml:space="preserve">and resulting deaths show a wide variety of time profiles as shown in Figure 1. But these, when synchronized to start at a common low level (10) of resulting deaths, and rescaled to the same magnitude, can be </w:t>
      </w:r>
      <w:r w:rsidR="00927074">
        <w:t xml:space="preserve">arranged in 2D </w:t>
      </w:r>
      <w:r>
        <w:t xml:space="preserve">using </w:t>
      </w:r>
      <w:r w:rsidR="00927074">
        <w:t xml:space="preserve">an enhanced </w:t>
      </w:r>
      <w:r>
        <w:t>principal component analysis</w:t>
      </w:r>
      <w:r w:rsidR="00927074">
        <w:t xml:space="preserve"> and ordered effectively into 4 clusters</w:t>
      </w:r>
      <w:r>
        <w:t xml:space="preserve"> </w:t>
      </w:r>
      <w:r w:rsidR="00927074">
        <w:t>(details are provided in the SI) as shown in Figure 1</w:t>
      </w:r>
      <w:r w:rsidR="00A53F9F">
        <w:t>a-c</w:t>
      </w:r>
      <w:r w:rsidR="00927074">
        <w:t xml:space="preserve">. This clustering in profiles is similar in both the daily deaths data and the confirmed cases data: for more details see SI. The principal component profiles capture </w:t>
      </w:r>
      <w:r w:rsidR="00787E3D">
        <w:t xml:space="preserve">the dominant forms </w:t>
      </w:r>
      <w:r w:rsidR="00A53F9F">
        <w:t xml:space="preserve">present in the temporal dynamics, </w:t>
      </w:r>
      <w:r w:rsidR="00787E3D">
        <w:t>and the main departures from them and are shown in Figure 1</w:t>
      </w:r>
      <w:r w:rsidR="00A53F9F">
        <w:t>e</w:t>
      </w:r>
      <w:r w:rsidR="00787E3D">
        <w:t xml:space="preserve">. Note </w:t>
      </w:r>
      <w:r w:rsidR="009A4676">
        <w:t>the</w:t>
      </w:r>
      <w:r w:rsidR="00787E3D">
        <w:t xml:space="preserv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w:t>
      </w:r>
      <w:r w:rsidR="00DD18D7">
        <w:t>; Figure 1e shows principal components computed for several different maps from observed to actual data</w:t>
      </w:r>
      <w:r w:rsidR="00787E3D">
        <w:t xml:space="preserve"> (see the SI for more details).</w:t>
      </w:r>
      <w:r w:rsidR="00A53F9F">
        <w:t xml:space="preserve">  The range of dynamical phenomena observed in the epidemiological dynamics illustrated in Figure 1 </w:t>
      </w:r>
      <w:r w:rsidR="00A83AE9">
        <w:t xml:space="preserve">(including the three classes of dynamics identified by the cluster analysis) </w:t>
      </w:r>
      <w:r w:rsidR="00A53F9F">
        <w:t xml:space="preserve">is </w:t>
      </w:r>
      <w:r w:rsidR="00A83AE9">
        <w:t xml:space="preserve">well </w:t>
      </w:r>
      <w:r w:rsidR="00A53F9F">
        <w:t>beyond the dynamical repertoire of classical epidemiological models.</w:t>
      </w:r>
      <w:r w:rsidR="00A83AE9">
        <w:t xml:space="preserve">  We will demonstrate that addition of caution coupling to the models enriches the models’ dynamical repertoire to easily include the range of dynamics </w:t>
      </w:r>
      <w:r w:rsidR="00DD18D7">
        <w:t xml:space="preserve">seen </w:t>
      </w:r>
      <w:r w:rsidR="00A83AE9">
        <w:t>in Figure 1.</w:t>
      </w:r>
    </w:p>
    <w:p w14:paraId="69AAAF84" w14:textId="77777777" w:rsidR="00787E3D" w:rsidRDefault="00787E3D" w:rsidP="009C03BC">
      <w:pPr>
        <w:jc w:val="both"/>
      </w:pPr>
    </w:p>
    <w:p w14:paraId="696F6B92" w14:textId="414988C9" w:rsidR="00E15AF0" w:rsidRDefault="00783CA3" w:rsidP="009C03BC">
      <w:pPr>
        <w:jc w:val="both"/>
      </w:pPr>
      <w:r>
        <w:t xml:space="preserve">The data for </w:t>
      </w:r>
      <w:r w:rsidR="00A83AE9">
        <w:t xml:space="preserve">two </w:t>
      </w:r>
      <w:r>
        <w:t>different countr</w:t>
      </w:r>
      <w:r w:rsidR="00A83AE9">
        <w:t>y groupings (Europe, world) is</w:t>
      </w:r>
      <w:r>
        <w:t xml:space="preserve"> shown in Figure </w:t>
      </w:r>
      <w:r w:rsidR="00787E3D">
        <w:t>2</w:t>
      </w:r>
      <w:r>
        <w:t xml:space="preserve">, display </w:t>
      </w:r>
      <w:r w:rsidR="003F5B17">
        <w:t xml:space="preserve">dynamics </w:t>
      </w:r>
      <w:r>
        <w:t xml:space="preserve">strikingly different </w:t>
      </w:r>
      <w:r w:rsidR="003F5B17">
        <w:t xml:space="preserve">from standard </w:t>
      </w:r>
      <w:r>
        <w:t xml:space="preserve">epidemiological </w:t>
      </w:r>
      <w:r w:rsidR="0057313C">
        <w:t>models</w:t>
      </w:r>
      <w:r w:rsidR="00DD18D7">
        <w:t xml:space="preserve"> in the following ways:</w:t>
      </w:r>
      <w:r>
        <w:t xml:space="preserve">  The cumulative case count curves shown in Figs </w:t>
      </w:r>
      <w:r w:rsidR="00787E3D">
        <w:t>2</w:t>
      </w:r>
      <w:r>
        <w:t xml:space="preserve">A and </w:t>
      </w:r>
      <w:r w:rsidR="00787E3D">
        <w:t>2</w:t>
      </w:r>
      <w:r>
        <w:t xml:space="preserve">C have long linear regions (shown with a simple three-segment piecewise linear fit superimposed on the data), which correspond to broadened peaks </w:t>
      </w:r>
      <w:r w:rsidR="007C0877">
        <w:t>and extended flat regions in the tails of</w:t>
      </w:r>
      <w:r>
        <w:t xml:space="preserve"> the daily data shown in Figs </w:t>
      </w:r>
      <w:r w:rsidR="00787E3D">
        <w:t>2</w:t>
      </w:r>
      <w:r>
        <w:t xml:space="preserve">B and </w:t>
      </w:r>
      <w:r w:rsidR="00787E3D">
        <w:t>2</w:t>
      </w:r>
      <w:r>
        <w:t xml:space="preserve">C, </w:t>
      </w:r>
      <w:r w:rsidR="007C0877">
        <w:t xml:space="preserve">both </w:t>
      </w:r>
      <w:r>
        <w:t>uncharacteristic of the classical epidemiological models</w:t>
      </w:r>
      <w:r w:rsidR="007C0877">
        <w:t xml:space="preserve"> (e.g. SIR and SEIR models)</w:t>
      </w:r>
      <w:r>
        <w:t xml:space="preserve">.  </w:t>
      </w:r>
      <w:r w:rsidR="003976D4">
        <w:t>The typical response</w:t>
      </w:r>
      <w:r w:rsidR="007C0877">
        <w:t xml:space="preserve"> seen in the data</w:t>
      </w:r>
      <w:r w:rsidR="003976D4">
        <w:t xml:space="preserve"> is 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288B4255" w:rsidR="00E626CB" w:rsidRDefault="00E626CB" w:rsidP="009C03BC">
      <w:pPr>
        <w:jc w:val="both"/>
      </w:pPr>
      <w:r>
        <w:t xml:space="preserve">Contemplating the </w:t>
      </w:r>
      <w:r w:rsidR="00CF1226">
        <w:t xml:space="preserve">early </w:t>
      </w:r>
      <w:r>
        <w:t>linear global data</w:t>
      </w:r>
      <w:r w:rsidR="00CF1226">
        <w:t xml:space="preserve">, </w:t>
      </w:r>
      <w:r>
        <w:t xml:space="preserve">see Fig. </w:t>
      </w:r>
      <w:r w:rsidR="00787E3D">
        <w:t>2</w:t>
      </w:r>
      <w:r w:rsidR="00313967">
        <w:t xml:space="preserve">A and </w:t>
      </w:r>
      <w:r w:rsidR="00787E3D">
        <w:t>2</w:t>
      </w:r>
      <w:r w:rsidR="00313967">
        <w:t>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4A18DA">
        <w:instrText xml:space="preserve"> ADDIN EN.CITE &lt;EndNote&gt;&lt;Cite&gt;&lt;Author&gt;Yin&lt;/Author&gt;&lt;Year&gt;2018&lt;/Year&gt;&lt;RecNum&gt;26&lt;/RecNum&gt;&lt;DisplayText&gt;[29, 30]&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4A18DA">
        <w:rPr>
          <w:noProof/>
        </w:rPr>
        <w:t>[29, 30]</w:t>
      </w:r>
      <w:r w:rsidR="000A5FD6">
        <w:fldChar w:fldCharType="end"/>
      </w:r>
      <w:r>
        <w:t xml:space="preserve">. The fundamental reason for this is specific </w:t>
      </w:r>
      <w:r w:rsidR="008D4DAF">
        <w:t xml:space="preserve">host </w:t>
      </w:r>
      <w:r>
        <w:lastRenderedPageBreak/>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4A18DA">
        <w:instrText xml:space="preserve"> ADDIN EN.CITE &lt;EndNote&gt;&lt;Cite&gt;&lt;Author&gt;Biebricher&lt;/Author&gt;&lt;Year&gt;1983&lt;/Year&gt;&lt;RecNum&gt;27&lt;/RecNum&gt;&lt;DisplayText&gt;[30]&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4A18DA">
        <w:rPr>
          <w:noProof/>
        </w:rPr>
        <w:t>[30]</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w:t>
      </w:r>
      <w:r w:rsidR="00787E3D">
        <w:t>2</w:t>
      </w:r>
      <w:r w:rsidR="00783CA3">
        <w:t xml:space="preserve"> A and C</w:t>
      </w:r>
      <w:r w:rsidR="00591EE7">
        <w:t>.</w:t>
      </w:r>
      <w:r w:rsidR="008D4DAF">
        <w:t xml:space="preserve"> </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89618FF"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including cautioned classes for all non-</w:t>
      </w:r>
      <w:proofErr w:type="gramStart"/>
      <w:r w:rsidR="006B7A29">
        <w:t xml:space="preserve">hospitalized </w:t>
      </w:r>
      <w:r w:rsidR="00997612">
        <w:t xml:space="preserve"> </w:t>
      </w:r>
      <w:r w:rsidR="006B7A29">
        <w:t>individuals</w:t>
      </w:r>
      <w:proofErr w:type="gramEnd"/>
      <w:r w:rsidR="006B7A29">
        <w:t xml:space="preserve"> </w:t>
      </w:r>
      <w:r w:rsidR="0024322C">
        <w:t>in a second set of models</w:t>
      </w:r>
      <w:r w:rsidR="00F639C0">
        <w:t xml:space="preserve">, also shown in Fig. </w:t>
      </w:r>
      <w:r w:rsidR="00787E3D">
        <w:t>3</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r w:rsidR="00DD18D7">
        <w:t>; a range of caution coupled models may be seen in Fig. S1</w:t>
      </w:r>
      <w:r w:rsidR="00006C70">
        <w:t>.</w:t>
      </w:r>
    </w:p>
    <w:p w14:paraId="6FC0F3C0" w14:textId="77777777" w:rsidR="00B9464A" w:rsidRDefault="00B9464A" w:rsidP="009C03BC">
      <w:pPr>
        <w:jc w:val="both"/>
      </w:pPr>
    </w:p>
    <w:p w14:paraId="73EA5E2C" w14:textId="765ADBA1"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xml:space="preserve">, it is not </w:t>
      </w:r>
      <w:r w:rsidR="001C76B6">
        <w:rPr>
          <w:rFonts w:eastAsiaTheme="minorEastAsia"/>
        </w:rPr>
        <w:lastRenderedPageBreak/>
        <w:t>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4A18DA">
        <w:rPr>
          <w:rFonts w:eastAsiaTheme="minorEastAsia"/>
        </w:rPr>
        <w:instrText xml:space="preserve"> ADDIN EN.CITE &lt;EndNote&gt;&lt;Cite&gt;&lt;Author&gt;Richard Eiser&lt;/Author&gt;&lt;Year&gt;2012&lt;/Year&gt;&lt;RecNum&gt;29&lt;/RecNum&gt;&lt;DisplayText&gt;[31]&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4A18DA">
        <w:rPr>
          <w:rFonts w:eastAsiaTheme="minorEastAsia"/>
          <w:noProof/>
        </w:rPr>
        <w:t>[31]</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6D64169D"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787E3D">
        <w:t>2</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0362AC">
        <w:t>2</w:t>
      </w:r>
      <w:r w:rsidR="00B15680">
        <w:t>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787E3D">
        <w:t>2</w:t>
      </w:r>
      <w:r w:rsidR="001D3AEF">
        <w:t xml:space="preserve">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 xml:space="preserve">linear ramp-ups in testing (see Fig. S?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33CC0DBC"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4A18DA">
        <w:instrText xml:space="preserve"> ADDIN EN.CITE &lt;EndNote&gt;&lt;Cite&gt;&lt;Author&gt;Tye&lt;/Author&gt;&lt;Year&gt;2018&lt;/Year&gt;&lt;RecNum&gt;30&lt;/RecNum&gt;&lt;DisplayText&gt;[32]&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4A18DA">
        <w:rPr>
          <w:noProof/>
        </w:rPr>
        <w:t>[32]</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4A18DA">
        <w:instrText xml:space="preserve"> ADDIN EN.CITE &lt;EndNote&gt;&lt;Cite&gt;&lt;Author&gt;A.&lt;/Author&gt;&lt;Year&gt;2020&lt;/Year&gt;&lt;RecNum&gt;31&lt;/RecNum&gt;&lt;DisplayText&gt;[33]&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4A18DA">
        <w:rPr>
          <w:noProof/>
        </w:rPr>
        <w:t>[33]</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r w:rsidR="000362AC">
        <w:t>4</w:t>
      </w:r>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 xml:space="preserve">seen for 194 countries in the JHU data. Note that in Fig. </w:t>
      </w:r>
      <w:r w:rsidR="000362AC">
        <w:t>4</w:t>
      </w:r>
      <w:r w:rsidR="000A5341">
        <w:t>, showing daily not cumulative cases, the linear phase of growth corresponds to constant daily cases.</w:t>
      </w:r>
    </w:p>
    <w:p w14:paraId="737AAA14" w14:textId="3B5548E3" w:rsidR="000A5341" w:rsidRDefault="000A5341" w:rsidP="009C03BC">
      <w:pPr>
        <w:jc w:val="both"/>
      </w:pPr>
    </w:p>
    <w:p w14:paraId="514D6AD6" w14:textId="77D6917B"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r w:rsidR="000362AC">
        <w:t>5</w:t>
      </w:r>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w:t>
      </w:r>
      <w:r w:rsidR="00707395">
        <w:lastRenderedPageBreak/>
        <w:t xml:space="preserve">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r w:rsidR="000362AC">
        <w:t>5</w:t>
      </w:r>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4FBA81E7" w:rsidR="00205CEC" w:rsidRDefault="009C70C1" w:rsidP="004707EC">
      <w:pPr>
        <w:jc w:val="both"/>
      </w:pPr>
      <w:r>
        <w:t xml:space="preserve">This </w:t>
      </w:r>
      <w:proofErr w:type="spellStart"/>
      <w:r>
        <w:t>phenomenom</w:t>
      </w:r>
      <w:proofErr w:type="spellEnd"/>
      <w:r>
        <w:t xml:space="preserve">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r w:rsidR="000362AC">
        <w:t>4</w:t>
      </w:r>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 xml:space="preserve">an active regulation of the degree of caution exercised in the </w:t>
      </w:r>
      <w:r w:rsidR="00AE2502">
        <w:lastRenderedPageBreak/>
        <w:t>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127ED3FA"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w:t>
      </w:r>
      <w:proofErr w:type="spellStart"/>
      <w:r>
        <w:rPr>
          <w:rFonts w:eastAsiaTheme="minorEastAsia"/>
        </w:rPr>
        <w:t>ary</w:t>
      </w:r>
      <w:proofErr w:type="spellEnd"/>
      <w:r>
        <w:rPr>
          <w:rFonts w:eastAsiaTheme="minorEastAsia"/>
        </w:rPr>
        <w:t xml:space="preserve">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r w:rsidR="000362AC">
        <w:rPr>
          <w:rFonts w:eastAsiaTheme="minorEastAsia"/>
        </w:rPr>
        <w:t>6</w:t>
      </w:r>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w:t>
      </w:r>
      <w:r>
        <w:rPr>
          <w:rFonts w:eastAsiaTheme="minorEastAsia"/>
        </w:rPr>
        <w:lastRenderedPageBreak/>
        <w:t xml:space="preserve">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043B5306"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0362AC">
        <w:rPr>
          <w:rFonts w:eastAsiaTheme="minorEastAsia"/>
          <w:highlight w:val="yellow"/>
        </w:rPr>
        <w:t xml:space="preserve">Fig. </w:t>
      </w:r>
      <w:r w:rsidR="000362AC" w:rsidRPr="000362AC">
        <w:rPr>
          <w:rFonts w:eastAsiaTheme="minorEastAsia"/>
          <w:highlight w:val="yellow"/>
        </w:rPr>
        <w:t>7</w:t>
      </w:r>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w:t>
      </w:r>
      <w:r w:rsidR="00D827B2">
        <w:rPr>
          <w:rFonts w:eastAsiaTheme="minorEastAsia"/>
        </w:rPr>
        <w:lastRenderedPageBreak/>
        <w:t xml:space="preserve">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7"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58C6A05A" w14:textId="708582F1" w:rsidR="00D5526F" w:rsidRPr="00831BED" w:rsidRDefault="00B07D82">
      <w:pPr>
        <w:rPr>
          <w:b/>
          <w:bCs/>
        </w:rPr>
      </w:pPr>
      <w:r w:rsidRPr="00B07D82">
        <w:rPr>
          <w:noProof/>
        </w:rPr>
        <w:lastRenderedPageBreak/>
        <mc:AlternateContent>
          <mc:Choice Requires="wpg">
            <w:drawing>
              <wp:anchor distT="0" distB="0" distL="114300" distR="114300" simplePos="0" relativeHeight="251665408" behindDoc="0" locked="0" layoutInCell="1" allowOverlap="1" wp14:anchorId="56499CD1" wp14:editId="5C4C4FA6">
                <wp:simplePos x="0" y="0"/>
                <wp:positionH relativeFrom="column">
                  <wp:posOffset>-439420</wp:posOffset>
                </wp:positionH>
                <wp:positionV relativeFrom="paragraph">
                  <wp:posOffset>365125</wp:posOffset>
                </wp:positionV>
                <wp:extent cx="6675120" cy="4848860"/>
                <wp:effectExtent l="0" t="0" r="5080" b="2540"/>
                <wp:wrapTopAndBottom/>
                <wp:docPr id="21"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675120" cy="4848860"/>
                          <a:chOff x="0" y="-1"/>
                          <a:chExt cx="9019870" cy="6576421"/>
                        </a:xfrm>
                      </wpg:grpSpPr>
                      <pic:pic xmlns:pic="http://schemas.openxmlformats.org/drawingml/2006/picture">
                        <pic:nvPicPr>
                          <pic:cNvPr id="22" name="Picture 2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0807" cy="30400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 name="Picture 2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4629972" y="-1"/>
                            <a:ext cx="4389898" cy="36547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Picture 2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8389" y="3127980"/>
                            <a:ext cx="4572002" cy="15097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30"/>
                          <pic:cNvPicPr>
                            <a:picLocks noChangeAspect="1"/>
                          </pic:cNvPicPr>
                        </pic:nvPicPr>
                        <pic:blipFill rotWithShape="1">
                          <a:blip r:embed="rId11"/>
                          <a:srcRect l="6367" t="8804" r="5940" b="5299"/>
                          <a:stretch/>
                        </pic:blipFill>
                        <pic:spPr>
                          <a:xfrm>
                            <a:off x="443812" y="4744129"/>
                            <a:ext cx="1870578" cy="1832291"/>
                          </a:xfrm>
                          <a:prstGeom prst="rect">
                            <a:avLst/>
                          </a:prstGeom>
                        </pic:spPr>
                      </pic:pic>
                      <pic:pic xmlns:pic="http://schemas.openxmlformats.org/drawingml/2006/picture">
                        <pic:nvPicPr>
                          <pic:cNvPr id="31" name="Picture 3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265562" y="4591228"/>
                            <a:ext cx="5460054" cy="1946092"/>
                          </a:xfrm>
                          <a:prstGeom prst="rect">
                            <a:avLst/>
                          </a:prstGeom>
                          <a:noFill/>
                          <a:extLst>
                            <a:ext uri="{909E8E84-426E-40DD-AFC4-6F175D3DCCD1}">
                              <a14:hiddenFill xmlns:a14="http://schemas.microsoft.com/office/drawing/2010/main">
                                <a:solidFill>
                                  <a:srgbClr val="FFFFFF"/>
                                </a:solidFill>
                              </a14:hiddenFill>
                            </a:ext>
                          </a:extLst>
                        </pic:spPr>
                      </pic:pic>
                      <wps:wsp>
                        <wps:cNvPr id="32" name="TextBox 1"/>
                        <wps:cNvSpPr txBox="1"/>
                        <wps:spPr>
                          <a:xfrm>
                            <a:off x="135696" y="5364557"/>
                            <a:ext cx="309758" cy="502087"/>
                          </a:xfrm>
                          <a:prstGeom prst="rect">
                            <a:avLst/>
                          </a:prstGeom>
                          <a:noFill/>
                        </wps:spPr>
                        <wps:txbx>
                          <w:txbxContent>
                            <w:p w14:paraId="29E8ACA5" w14:textId="77777777" w:rsidR="00B07D82" w:rsidRDefault="00B07D82" w:rsidP="00B07D82">
                              <w:r>
                                <w:rPr>
                                  <w:rFonts w:hAnsi="Calibri"/>
                                  <w:color w:val="000000" w:themeColor="text1"/>
                                  <w:kern w:val="24"/>
                                  <w:sz w:val="36"/>
                                  <w:szCs w:val="36"/>
                                </w:rPr>
                                <w:t>D</w:t>
                              </w:r>
                            </w:p>
                          </w:txbxContent>
                        </wps:txbx>
                        <wps:bodyPr wrap="square" rtlCol="0">
                          <a:spAutoFit/>
                        </wps:bodyPr>
                      </wps:wsp>
                      <wps:wsp>
                        <wps:cNvPr id="34" name="TextBox 7"/>
                        <wps:cNvSpPr txBox="1"/>
                        <wps:spPr>
                          <a:xfrm>
                            <a:off x="8302486" y="2939747"/>
                            <a:ext cx="308042" cy="502087"/>
                          </a:xfrm>
                          <a:prstGeom prst="rect">
                            <a:avLst/>
                          </a:prstGeom>
                          <a:noFill/>
                        </wps:spPr>
                        <wps:txbx>
                          <w:txbxContent>
                            <w:p w14:paraId="5E340F41" w14:textId="77777777" w:rsidR="00B07D82" w:rsidRDefault="00B07D82" w:rsidP="00B07D82">
                              <w:r>
                                <w:rPr>
                                  <w:rFonts w:hAnsi="Calibri"/>
                                  <w:color w:val="000000" w:themeColor="text1"/>
                                  <w:kern w:val="24"/>
                                  <w:sz w:val="36"/>
                                  <w:szCs w:val="36"/>
                                </w:rPr>
                                <w:t>C</w:t>
                              </w:r>
                            </w:p>
                          </w:txbxContent>
                        </wps:txbx>
                        <wps:bodyPr wrap="square" rtlCol="0">
                          <a:spAutoFit/>
                        </wps:bodyPr>
                      </wps:wsp>
                      <wps:wsp>
                        <wps:cNvPr id="51" name="TextBox 8"/>
                        <wps:cNvSpPr txBox="1"/>
                        <wps:spPr>
                          <a:xfrm>
                            <a:off x="2392018" y="4096269"/>
                            <a:ext cx="305467" cy="502087"/>
                          </a:xfrm>
                          <a:prstGeom prst="rect">
                            <a:avLst/>
                          </a:prstGeom>
                          <a:noFill/>
                        </wps:spPr>
                        <wps:txbx>
                          <w:txbxContent>
                            <w:p w14:paraId="0E3A1E3D" w14:textId="77777777" w:rsidR="00B07D82" w:rsidRDefault="00B07D82" w:rsidP="00B07D82">
                              <w:r>
                                <w:rPr>
                                  <w:rFonts w:hAnsi="Calibri"/>
                                  <w:color w:val="000000" w:themeColor="text1"/>
                                  <w:kern w:val="24"/>
                                  <w:sz w:val="36"/>
                                  <w:szCs w:val="36"/>
                                </w:rPr>
                                <w:t>B</w:t>
                              </w:r>
                            </w:p>
                          </w:txbxContent>
                        </wps:txbx>
                        <wps:bodyPr wrap="square" rtlCol="0">
                          <a:spAutoFit/>
                        </wps:bodyPr>
                      </wps:wsp>
                      <wps:wsp>
                        <wps:cNvPr id="57" name="TextBox 9"/>
                        <wps:cNvSpPr txBox="1"/>
                        <wps:spPr>
                          <a:xfrm>
                            <a:off x="914394" y="2410397"/>
                            <a:ext cx="310616" cy="502087"/>
                          </a:xfrm>
                          <a:prstGeom prst="rect">
                            <a:avLst/>
                          </a:prstGeom>
                          <a:noFill/>
                        </wps:spPr>
                        <wps:txbx>
                          <w:txbxContent>
                            <w:p w14:paraId="66A6B3AB" w14:textId="77777777" w:rsidR="00B07D82" w:rsidRDefault="00B07D82" w:rsidP="00B07D82">
                              <w:r>
                                <w:rPr>
                                  <w:rFonts w:hAnsi="Calibri"/>
                                  <w:color w:val="000000" w:themeColor="text1"/>
                                  <w:kern w:val="24"/>
                                  <w:sz w:val="36"/>
                                  <w:szCs w:val="36"/>
                                </w:rPr>
                                <w:t>A</w:t>
                              </w:r>
                            </w:p>
                          </w:txbxContent>
                        </wps:txbx>
                        <wps:bodyPr wrap="square" rtlCol="0">
                          <a:spAutoFit/>
                        </wps:bodyPr>
                      </wps:wsp>
                      <wps:wsp>
                        <wps:cNvPr id="58" name="TextBox 10"/>
                        <wps:cNvSpPr txBox="1"/>
                        <wps:spPr>
                          <a:xfrm>
                            <a:off x="2772884" y="5284458"/>
                            <a:ext cx="306325" cy="502087"/>
                          </a:xfrm>
                          <a:prstGeom prst="rect">
                            <a:avLst/>
                          </a:prstGeom>
                          <a:noFill/>
                        </wps:spPr>
                        <wps:txbx>
                          <w:txbxContent>
                            <w:p w14:paraId="24479917" w14:textId="77777777" w:rsidR="00B07D82" w:rsidRDefault="00B07D82" w:rsidP="00B07D82">
                              <w:r>
                                <w:rPr>
                                  <w:rFonts w:hAnsi="Calibri"/>
                                  <w:color w:val="000000" w:themeColor="text1"/>
                                  <w:kern w:val="24"/>
                                  <w:sz w:val="36"/>
                                  <w:szCs w:val="36"/>
                                </w:rPr>
                                <w:t>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6499CD1" id="Group 2" o:spid="_x0000_s1026" style="position:absolute;margin-left:-34.6pt;margin-top:28.75pt;width:525.6pt;height:381.8pt;z-index:251665408;mso-width-relative:margin;mso-height-relative:margin" coordorigin="" coordsize="90198,65764" o:gfxdata="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8rKyv/Kysr/39/f/+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ysrK/wAAAP8AAAD/39/f////////////////&#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8fjx/9Xq1f/J5Mn/1erV&#13;&#10;//H48f//////////////////////////////////////////////////////////////////////&#13;&#10;////////////////////////////////////////////////////////////////////////////&#13;&#10;///////////////////////////////////////////////////////////////x+PH/1erV/8nk&#13;&#10;yf/V6tX/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v7+/77evv9TqVP/A4ED&#13;&#10;/wCAAP8AgAD/AIAA/wOBA/9UqlT/vt6+//7+/v//////////////////////////////////////&#13;&#10;////////////////////////////////////////////////////////////////////////////&#13;&#10;///////////////////////////////////////////////////////////////+/v7/vt6+/1Op&#13;&#10;U/8DgQP/AIAA/wCAAP8AgAD/A4ED/1SqVP++3r7//v7+////////////////////////////////&#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N5s3/K5Ur&#13;&#10;/wCAAP8AgAD/AIAA/wCAAP8AgAD/AIAA/wCAAP8AgAD/AIAA/yuVK//N5s3/////////////////&#13;&#10;////////////////////////////////////////////////////////////////////////////&#13;&#10;/////////////////////////////////////////////////////////////////////////83m&#13;&#10;zf8rlSv/AIAA/wCAAP8AgAD/AIAA/wCAAP8AgAD/AIAA/wCAAP8AgAD/K5Ur/83mzf//////////&#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&#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&#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3r7/AIAA/wCAAP8AgAD/AIAA/wCAAP8AgAD/&#13;&#10;AIAA/wCAAP8AgAD/AIAA/wCAAP8AgAD/AIAA/wCAAP8AgAD/AIAA/wCAAP+/37//////////////&#13;&#10;////////////////////////////////////////////////////////////////////////////&#13;&#10;/////////////////////////////////////////////77evv8AgAD/AIAA/wCAAP8AgAD/AIAA&#13;&#10;/wCAAP8AgAD/AIAA/wCAAP8AgAD/AIAA/wCAAP8AgAD/AIAA/wCAAP8AgAD/AIAA/7/f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&#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&#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&#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&#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13;&#10;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&#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13;&#10;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&#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13;&#10;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&#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&#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&#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&#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&#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&#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&#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&#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&#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&#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&#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&#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&#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&#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&#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&#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&#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&#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13;&#10;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&#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&#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&#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&#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&#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&#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&#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&#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&#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&#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&#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&#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&#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&#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&#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&#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&#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&#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&#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&#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&#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&#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&#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&#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4ODg/8uLi7/Ozs7/05OTv9hYWH/dHR0/4eHh/95iXn/AFYA/wBgAP8A&#13;&#10;aQD/AHMA/wB8AP8AgAD/AIAA/wCAAP8AgAD/AIAA/wCAAP8AgAD/AIAA/wCAAP8AgAD/AIAA/wCA&#13;&#10;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13;&#10;6tX/AIAA/wCAAP8AgAD/AIAA/wCAAP8AgAD/AIAA/wCAAP8AgAD/AIAA/wCAAP8AgAD/AIAA/wCA&#13;&#10;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x+PH/A4ED/wCAAP8AgAD/AIAA/wCAAP8AgAD/AIAA/wCAAP8AgAD/AIAA/wCA&#13;&#10;AP8AgAD/AIAA/wCAAP8AgAD/AIAA/wCAAP8AgAD/BIIE//H48f//////////////////////////&#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13;&#10;AP8AgAD/AIAA/wCAAP8AgAD/AIAA/wCAAP8AgAD/AIAA/wCAAP8AgAD/VapV////////////////&#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7+/yuV&#13;&#10;K/8AgAD/AIAA/wCAAP8AgAD/AIAA/wCAAP8AgAD/AIAA/wCAAP8AgAD/AIAA/wCAAP8AgAD/AIAA&#13;&#10;/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AP8AgAD/AIAA&#13;&#10;/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63Lr/C4UL/wCAAP8AgAD/AIAA/wCAAP8AgAD/AIAA&#13;&#10;/wCAAP8AgAD/AIAA/wCAAP8AgAD/C4UL/7rcuv//////////////////////////////////////&#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zebN/yuVK/8AgAD/AIAA&#13;&#10;/wCAAP8AgAD/AIAA/wCAAP8AgAD/AIAA/wCAAP8sliz/zeb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gAD/AIAA/wCAAP8EggT/VapV/7/fv//+/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W6tb/yeTJ/9bq1v/x+P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V&#13;&#10;6tX/yeTJ/9Xq1f/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13;&#10;3r7/U6lT/wOBA/8AgAD/AIAA/wCAAP8DgQP/VKpU/77ev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zebN/yuVK/8AgAD/AIAA/wCAAP8AgAD/AIAA/wCAAP8AgAD/AIAA/wCAAP8rlSv/zebN////&#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63Lr/C4UL/wCAAP8AgAD/AIAA/wCAAP8AgAD/AIAA/wCAAP8AgAD/AIAA/wCA&#13;&#10;AP8A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13;&#10;AP8AgAD/AIAA/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AIAA/wCA&#13;&#10;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13;&#10;AP8AgAD/AIAA/wCAAP8AgAD/AIAA/wCAAP8AgAD/AIAA/wCAAP8AgAD/AIAA/wCAAP8AgAD/AIAA&#13;&#10;/wCAAP8AgAD/VapV////////////////////////////////////////////////////////////&#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x+PH/A4ED/wCAAP8AgAD/AIAA/wCAAP8AgAD/AIAA/wCAAP8AgAD/AIAA/wCAAP8AgAD/AIAA&#13;&#10;/wCAAP8AgAD/AIAA/wCAAP8AgAD/A4ED//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wCAAP8AgAD/AIAA/wCAAP8AgAD/AIAA&#13;&#10;/wCAAP8AgAD/AIAA/wCA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J5Mn/AIAA/wCAAP8AgAD/AIAA/wCAAP8AgAD/AIAA&#13;&#10;/wCAAP8AgAD/AIAA/wCAAP8AgAD/AIAA/wCAAP8AgAD/AIAA/wCA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13;&#10;/wCAAP8AgAD/AIAA/wCAAP8AgAD/AIAA/wCAAP8AgAD/AIAA/wCAAP8AgAD/AIAA/wCAAP8AgAD/&#13;&#10;AIAA/9bq1v//////////////////////////////////////////////////////////////////&#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x+PH/A4ED&#13;&#10;/wCAAP8AgAD/AIAA/wCAAP8AgAD/AIAA/wCAAP8AgAD/AIAA/wCAAP8AgAD/AIAA/wCAAP8AgAD/&#13;&#10;AIAA/wCAAP8AgAD/BIIE//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AP8AgAD/AIAA/wCAAP8AgAD/&#13;&#10;AIAA/wCAAP8AgAD/AIAA/wCAAP8AgAD/Vap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AP8AgAD/AIAA/wCAAP8AgAD/&#13;&#10;AIAA/wCAAP8AgAD/AIAA/wCAAP8AgAD/AIAA/wCAAP8AgAD/v9+/////////////////////////&#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13;&#10;AIAA/wCA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13;&#10;AIAA/wCAAP8AgAD/AIAA/wCAAP8AgAD/AIAA/wCAAP8AgAD/AIAA/wCAAP8AgAD/AIAA/wuFC//N&#13;&#10;5s3/////////////////////////////////////////////////////////////////////////&#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63Lr/C4UL/wCAAP8AgAD/AIAA/wCAAP8AgAD/AIAA/wCAAP8AgAD/AIAA/wCAAP8A&#13;&#10;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zebN/yuVK/8AgAD/AIAA/wCAAP8AgAD/AIAA/wCAAP8A&#13;&#10;gAD/AIAA/wCAAP8sliz/zebN////////////////////////////////////////////////////&#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13;&#10;gAD/AIAA/wCAAP8EggT/VapV/7/f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H48f/W6tb/yeTJ/9bq1v/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np6f+zs7P/fX19/0hISP8TExP/AAAA/wAA&#13;&#10;AP9fX1//////////////////////////////////////////////////////////////////tra2&#13;&#10;/1BQUP8bGxv/BgYG/xsbG/9QUFD/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AP8AAAD/AAAA/wAA&#13;&#10;AP8AAAD/AAAA/wAAAP9fX1//////////////////////////////////////////////////////&#13;&#10;//39/f9jY2P/AAAA/wAAAP8AAAD/AAAA/wAAAP8AAAD/AAAA/2RkZP/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13;&#10;AP8AAAD/AAAA/x4eHv9GRkb/AAAA/wAAAP9fX1//////////////////////////////////////&#13;&#10;/////////////////3h4eP8AAAD/AAAA/zExMf+np6f/ysrK/6enp/8xMTH/AAAA/wAAAP95eXn/&#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5+fv+zs7P/6Ojo///////f39//AAAA/wAAAP9fX1//////////////////////&#13;&#10;////////////////////////////2dnZ/wQEBP8AAAD/NDQ0//b29v/////////////////19fX/&#13;&#10;NDQ0/wAAAP8EBAT/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f39//AAAA/wAAAP9fX1//////&#13;&#10;////////////////////////////////////////////aWlp/wAAAP8AAAD/x8fH////////////&#13;&#10;////////////////x8fH/wAAAP8AAAD/ampq////////////////////////////////////////&#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13;&#10;/wAAAP9fX1/////////////////////////////////////////////+/v7/Ghoa/wAAAP8oKCj/&#13;&#10;/////////////////////////////////////ycnJ/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d3d3/&#13;&#10;AAAA/wAAAP9nZ2f//////////////////////////////////////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zs7P/AAAA/wAAAP+Pj4///////////////////////////////////////46Ojv8A&#13;&#10;AAD/AAAA/7W1tf//////////////////////////////////////////////////////////////&#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f39//AAAA/wAAAP9fX1//////////////////&#13;&#10;//////////////////////////+Xl5f/AAAA/wAAAP+rq6v/////////////////////////////&#13;&#10;/////////6urq/8AAAD/AAAA/5iYmP//////////////////////////////////////////////&#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X1//&#13;&#10;//////////////////////////////////////////+Kior/AAAA/wAAAP+3t7f/////////////&#13;&#10;/////////////////////////7a2tv8AAAD/AAAA/4yMjP//////////////////////////////&#13;&#10;/////////////////////////////wAAAP8AAAD/AAAA/wAAAP8AAAD/AAAA/wAAAP8AAAD/AAAA&#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13;&#10;AAAA/wAAAP9fX1////////////////////////////////////////////+CgoL/AAAA/wAAAP+9&#13;&#10;vb3//////////////////////////////////////729vf8AAAD/AAAA/4ODg///////////////&#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K&#13;&#10;ior/AAAA/wAAAP+3t7f//////////////////////////////////////7a2tv8AAAD/AAAA/4yM&#13;&#10;jP///////////////////////////////////////////////////////////+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Xl5f/AAAA/wAAAP+rq6v//////////////////////////////////////6ur&#13;&#10;q/8AAAD/AAAA/5iYmP//////////////////////////////////////////////////////////&#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f39//AAAA/wAAAP9fX1//////////////&#13;&#10;//////////////////////////////+zs7P/AAAA/wAAAP+Pj4//////////////////////////&#13;&#10;/////////////46Ojv8AAAD/AAAA/7W1tf//////////////////////////////////////////&#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13;&#10;X1/////////////////////////////////////////////d3d3/AAAA/wAAAP9nZ2f/////////&#13;&#10;/////////////////////////////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13;&#10;39//AAAA/wAAAP9fX1/////////////////////////////////////////////+/v7/Ghoa/wAA&#13;&#10;AP8oKCj//////////////////////////////////////ygoKP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aWlp/wAAAP8AAAD/x8fH////////////////////////////x8fH/wAAAP8AAAD/ampq&#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2dnZ/wMDA/8AAAD/NDQ0//b29v/////////////////29vb/NDQ0&#13;&#10;/wAAAP8EBAT/2tra////////////////////////////////////////////////////////////&#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8PDw/+fn5//n5+f/5+fn/+Li4v/AAAA/wAAAP87Ozv/n5+f/5+f&#13;&#10;n/+fn5//n5+f/////////////////////////////////3h4eP8AAAD/AAAA/zExMf+oqKj/y8vL&#13;&#10;/6ioqP8xMTH/AAAA/wAAAP95eXn/////////////////////////////////////////////////&#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AP8AAAD/AAAA/wAA&#13;&#10;AP8AAAD/AAAA/wAAAP8AAAD/AAAA//////////////////////////////////39/f9iYmL/AAAA&#13;&#10;/wAAAP8AAAD/AAAA/wAAAP8AAAD/AAAA/2NjY//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13;&#10;AP8AAAD/AAAA/wAAAP8AAAD/AAAA/wAAAP8AAAD/AAAA////////////////////////////////&#13;&#10;////////////tbW1/09PT/8aGhr/BgYG/xoaGv9PT0//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n5/5ubm/9GRkb/GBgY/wYGBv8LCwv/JiYm/2BgYP/FxcX/////////////////&#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g4OD/Kysr/wAAAP8AAAD/AAAA/wAAAP8AAAD/AAAA/wAAAP8AAAD/&#13;&#10;bW1t//7+/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r6+v8rKyv/AAAA/wAAAP8uLi7/oKCg/8fHx/+6urr/&#13;&#10;fn5+/wsLC/8AAAD/AAAA/4eH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6urq/8AAAD/AAAA/zk5Of/8/Pz/&#13;&#10;/////////////////////8zMzP8FBQX/AAAA/xAQEP/7+/v/////////////////////////////&#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Fxcf8AAAD/&#13;&#10;AAAA/7Kysv////////////////////////////////9RUVH/AAAA/wAAAP/S0tL/////////////&#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2tra/8AAAD/AAAA/9TU1P////////////////////////////////90dHT/AAAA/wAAAP/M&#13;&#10;zM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KSkv8AAAD/AAAA/7Kysv////////////////////////////////9R&#13;&#10;UVH/AAAA/wEBAf/x8f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vr6/8ODg7/AAAA/zs7O//8/Pz/////////////&#13;&#10;/////////87Ozv8GBgb/AAAA/1tbW///////////////////////////////////////////////&#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sbH/CgoK/wAAAP8x&#13;&#10;MTH/oaGh/8fHx/+7u7v/gICA/w0NDf8AAAD/MjIy/+jo6P//////////////////////////////&#13;&#10;/////////////////////////////+Pj4//j4+P/4+Pj/+Pj4//j4+P/4+Pj/+Pj4//j4+P/ysrK&#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9fX/2RkZP8BAQH/AAAA/wAAAP8AAAD/AAAA/xcXF/+QkJD/9fX1////////////////////&#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fn/eXl5/xUVFf8AAAD/AAAA/wAAAP8AAAD/AAAA/wAAAP80NDT/sbGx////&#13;&#10;/////////////////////////////////////////////////////////////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T09P89PT3/AAAA/wMDA/92dnb/19fX//n5+f/x8fH/urq6/zw8&#13;&#10;PP8AAAD/AQEB/42Njf//////////////////////////////////////////////////////////&#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3R0dP8AAAD/AAAA/6CgoP//////////////&#13;&#10;//////////////v7+/9BQUH/AAAA/wICAv/Q0ND/////////////////////////////////////&#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7+/xISEv8AAAD/JiYm////&#13;&#10;///////////////////////////////////ExMT/AAAA/wAAAP9wcHD/////////////////////&#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5+fn/wAA&#13;&#10;AP8AAAD/V1dX///////////////////////////////////////39/f/AAAA/wAAAP9ISEj/////&#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6+vr/wAAAP8AAAD/U1NT///////////////////////////////////////y8vL/AAAA&#13;&#10;/wAAAP9MTE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39/w4ODv8AAAD/Ghoa//v7+///////////////////////////&#13;&#10;//////+zs7P/AAAA/wAAAP9tbW3/////////////////////////////////////////////////&#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&#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&#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wv//7q6////////////////&#13;&#10;////////////////////////////////////////////////////////////////////////////&#13;&#10;////////////////////////////////////////////////////////////////////////////&#13;&#10;////////////////////////////////////////////////VFT//wAA//8AAP//AAD//wAA//8A&#13;&#10;AP//AAD//wAA//8AAP//AAD//wAA//8AAP//AAD//wAA//8AAP//AAD//wAA//8AAP//VVX/////&#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13;&#10;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&#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&#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&#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13;&#10;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13;&#10;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&#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&#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13;&#10;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13;&#10;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&#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3;&#10;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&#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&#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&#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&#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&#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&#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&#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&#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&#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&#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13;&#10;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&#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&#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&#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13;&#10;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&#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&#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&#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&#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13;&#10;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&#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&#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13;&#10;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13;&#10;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&#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13;&#10;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13;&#10;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&#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13;&#10;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&#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13;&#10;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13;&#10;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13;&#10;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&#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&#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13;&#10;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&#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&#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&#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7+//+/v///VFT//wMD//8AAP//AAD//wAA//8EBP//VVX//7+/&#13;&#10;///+/v///////76+//8AAP//AAD//wAA//8AAP//AAD//wAA//8AAP//AAD//wAA//8AAP//AAD/&#13;&#10;/wAA//8AAP//AAD//wAA//8AAP//AAD//z8///8AAP//AAD//wAA//8AAP//AAD//wAA//8AAP//&#13;&#10;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Hx///W1v//ycn//9bW&#13;&#10;///x8f////////////////////////7+//8rK///AAD//wAA//8AAP//AAD//wAA//8AAP//AAD/&#13;&#10;/wAA//8AAP//AAD//wAA//8AAP//AAD//wAA//8AAP//KSn//wMD//8AAP//AAD//wAA//8AAP//&#13;&#10;AAD//wAA//8AAP//AAD//wAA//8AAP//AAD//wAA//8AAP//AAD//wAA//8AAP//AAD//wMD///x&#13;&#10;8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Nzf//Cwv//wAA//8AAP//AAD/&#13;&#10;/wAA//8AAP//AAD//wAA//8AAP//AAD//wAA//8AAP//AAD//wAA//8LC///q6v//wAA//8AAP//&#13;&#10;AAD//wAA//8AAP//AAD//wAA//8AAP//AAD//wAA//8AAP//AAD//wAA//8AAP//AAD//wAA//8A&#13;&#10;AP//AAD//wAA///W1v//////////////////////////////////////////////////////////&#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urr/&#13;&#10;/wsL//8AAP//AAD//wAA//8AAP//AAD//wAA//8AAP//AAD//wAA//8AAP//AAD//wsL//+6uv//&#13;&#10;ycn//wAA//8AAP//AAD//wAA//8AAP//AAD//wAA//8AAP//AAD//wAA//8AAP//AAD//wAA//8A&#13;&#10;AP//AAD//wAA//8AAP//AAD//wAA///Jy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rK///AAD//wAA//8AAP//AAD//wAA//8AAP//AAD//wAA//8AAP//&#13;&#10;LCz//83N////////1dX//wAA//8AAP//AAD//wAA//8AAP//AAD//wAA//8AAP//AAD//wAA//8A&#13;&#10;AP//AAD//wAA//8AAP//AAD//wAA//8AAP//AAD//wAA///W1v//////////////////////////&#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v//v7///1RU//8DA///AAD//wAA//8AAP//&#13;&#10;BAT//1VV//+/v////v7/////////////8fH//wMD//8AAP//AAD//wAA//8AAP//AAD//wAA//8A&#13;&#10;AP//AAD//wAA//8AAP//AAD//wAA//8AAP//AAD//wAA//8AAP//AAD//wQE///x8f//////////&#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x8f//&#13;&#10;1tb//8nJ///W1v//8fH//////////////////////////////////1RU//8AAP//AAD//wAA//8A&#13;&#10;AP//AAD//wAA//8AAP//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&#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&#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13;&#10;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&#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&#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13;&#10;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&#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&#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&#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&#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&#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&#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&#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9UVP//AAD//wAA&#13;&#10;//8AAP//AAD//wAA//8AAP//AAD//wAA//8AAP//AAD//wAA//8AAP//AAD//wAA//8AAP//AAD/&#13;&#10;/wAA//9VVf//////////////////////////////////////////////////8fH//9XV///Jyf//&#13;&#10;1dX///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v//AAD//wAA//8AAP//AAD//wAA//8AAP//AAD//wAA//8AAP//AAD//wAA//8AAP//AAD/&#13;&#10;/wAA//8AAP//AAD//wAA//+/v////////////////////////////////////v7//76+//9TU///&#13;&#10;AwP//wAA//8AAP//AAD//wMD//9UVP//vr7///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v//Kyv//wAA//8AAP//AAD//wAA//8AAP//AAD//wAA//8AAP//AAD/&#13;&#10;/wAA//8AAP//AAD//wAA//8AAP//AAD//yws///+/v/////////////////////////////Nzf//&#13;&#10;Kyv//wAA//8AAP//AAD//wAA//8AAP//AAD//wAA//8AAP//AAD//ysr///Nzf//////////////&#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zc3//wsL//8AAP//AAD//wAA//8AAP//AAD/&#13;&#10;/wAA//8AAP//AAD//wAA//8AAP//AAD//wAA//8AAP//Cwv//83N////////////////////////&#13;&#10;/////7q6//8LC///AAD//wAA//8AAP//AAD//wAA//8AAP//AAD//wAA//8AAP//AAD//wAA//8L&#13;&#10;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13;&#10;/wAA//8AAP//AAD//wAA//8AAP//AAD//wAA//8AAP//AAD//wAA//8LC///urr/////////////&#13;&#10;////////////////zc3//wsL//8AAP//AAD//wAA//8AAP//AAD//wAA//8AAP//AAD//wAA//8A&#13;&#10;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Nzf//Kyv//wAA//8AAP//AAD//wAA//8AAP//AAD//wAA//8AAP//AAD//yws///Nzf//&#13;&#10;///////////////////////////+/v//Kyv//wAA//8AAP//AAD//wAA//8AAP//AAD//wAA//8A&#13;&#10;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7//7+///9UVP//AwP//wAA//8AAP//AAD//wQE//9VVf//&#13;&#10;v7////7+//////////////////////////////////++vv//AAD//wAA//8AAP//AAD//wAA//8A&#13;&#10;AP//AAD//wAA//8AAP//AAD//wAA//8AAP//AAD//wAA//8AAP//AAD//wAA//+/v///////////&#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8fH//9bW///Jyf//&#13;&#10;1tb///Hx//////////////////////////////////////////////////9UVP//AAD//wAA//8A&#13;&#10;AP//AAD//wAA//8AAP//AAD//wAA//8AAP//AAD//wAA//8AAP//AAD//wAA//8AAP//AAD//wAA&#13;&#10;//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Hx//8D&#13;&#10;A///AAD//wAA//8AAP//AAD//wAA//8AAP//AAD//wAA//8AAP//AAD//wAA//8AAP//AAD//wAA&#13;&#10;//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8AAP//AAD//wAA//8AAP//AAD//wAA&#13;&#10;//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nJ//8AAP//AAD//wAA//8AAP//AAD//wAA//8AAP//AAD//wAA&#13;&#10;//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13;&#10;//8AAP//AAD//wAA//8AAP//AAD//wAA//8AAP//AAD//wAA//8AAP//AAD//wAA//8AAP//1tb/&#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Hx//8DA///AAD//wAA&#13;&#10;//8AAP//AAD//wAA//8AAP//AAD//wAA//8AAP//AAD//wAA//8AAP//AAD//wAA//8AAP//AAD/&#13;&#10;/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XV///Jyf//1dX///Hx////////////////////////////////////////////////////&#13;&#10;////////////////////////////////////////////////////////////////////////////&#13;&#10;//9UVP//AAD//wAA//8AAP//AAD//wAA//8AAP//AAD//wAA//8AAP//AAD//wAA//8AAP//AAD/&#13;&#10;/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v7//76+//9TU///AwP//wAA//8AAP//AAD//wMD//9UVP//vr7///7+////////////////////&#13;&#10;////////////////////////////////////////////////////////////////////////////&#13;&#10;//////////////////++vv//AAD//wAA//8AAP//AAD//wAA//8AAP//AAD//wAA//8AAP//AAD/&#13;&#10;/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Nzf//Kyv//wAA//8AAP//AAD//wAA//8AAP//AAD//wAA//8AAP//AAD//ysr///N&#13;&#10;zf//////////////////////////////////////////////////////////////////////////&#13;&#10;///////////////////////////////////+/v//Kyv//wAA//8AAP//AAD//wAA//8AAP//AAD/&#13;&#10;/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13;&#10;AP//AAD//wAA//8LC///urr/////////////////////////////////////////////////////&#13;&#10;////////////////////////////////////////////////////////zc3//wsL//8AAP//AAD/&#13;&#10;/wAA//8AAP//AAD//wAA//8AAP//AAD//wAA//8AAP//AAD//wAA//8AAP//AAD//yIi///Nz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wAA//8A&#13;&#10;AP//AAD//wAA//8AAP//AAD//wAA//8AAP//AAD//wAA//8AAP//AAD//yws///+/v//////////&#13;&#10;////////////////////////////////////////////////////////////////////////////&#13;&#10;///////////////////////Nzf//IyP//wAA//8AAP//AAD//wAA//8AAP//AAD//wAA//8AAP//&#13;&#10;AAD//wAA//8A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13;&#10;AP//AAD//wAA//8AAP//AAD//wAA//8AAP//AAD//wAA//8AAP//AAD//wAA//8AAP//AAD//wAA&#13;&#10;//+/v///////////////////////////////////////////////////////////////////////&#13;&#10;///////////////////////////////////////+/v//Kir//wAA//8AAP//AAD//wAA//8AAP//&#13;&#10;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&#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&#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nJ//8AAP//AAD//wAA//8AAP//AAD//wAA&#13;&#10;//8AAP//AAD//wAA//8AAP//AAD//wAA//8AAP//AAD//wAA//8AAP//AAD//wAA//8AAP//ycn/&#13;&#10;////////////////////////////////////////////////////////////////////////////&#13;&#10;/////////////////////9XV//8AAP//AAD//wAA//8AAP//AAD//wAA//8AAP//AAD//wAA//8A&#13;&#10;AP//AAD//wAA//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XV//8AAP//AAD//wAA&#13;&#10;//8AAP//AAD//wAA//8AAP//AAD//wAA//8AAP//AAD//wAA//8AAP//AAD//wAA//8AAP//AAD/&#13;&#10;/wAA//8AAP//1tb/////////////////////////////////////////////////////////////&#13;&#10;/////////////////////////////////////8nJ//8AAP//AAD//wAA//8AAP//AAD//wAA//8A&#13;&#10;AP//AAD//wAA//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&#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AP//AAD//wAA//8AAP//AAD/&#13;&#10;/wAA//8AAP//AAD//wAA//8AAP//AAD//wAA//8AAP//AAD//wAA//+/v///////////////////&#13;&#10;////////////////////////////////////////////////////////////////////////////&#13;&#10;//////////////9UVP//AAD//wAA//8AAP//AAD//wAA//8AAP//AAD//wAA//8AAP//AAD//wAA&#13;&#10;//8AAP//AAD//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13;&#10;/wAA//8AAP//AAD//wAA//8AAP//AAD//wAA//8AAP//AAD//wAA//8AAP//AAD//yws///+/v//&#13;&#10;////////////////////////////////////////////////////////////////////////////&#13;&#10;//////////////////////////////++vv//AAD//wAA//8AAP//AAD//wAA//8AAP//AAD//wAA&#13;&#10;//8AAP//AAD//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zc3/&#13;&#10;/wsL//8AAP//AAD//wAA//8AAP//AAD//wAA//8AAP//AAD//wAA//8AAP//AAD//wAA//8AAP//&#13;&#10;Cwv//83N////////////////////////////////////////////////////////////////////&#13;&#10;///////////////////////////////////////////////+/v//Kyv//wAA//8AAP//AAD//wAA&#13;&#10;//8AAP//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AP//&#13;&#10;AAD//wAA//8LC///urr/////////////////////////////////////////////////////////&#13;&#10;////////////////////////////////////////////////////////////////////zc3//wsL&#13;&#10;//8AAP//AAD//wAA//8AAP//AAD//wAA//8AAP//AAD//wAA//8AAP//AAD//wAA//8AAP//Cwv/&#13;&#10;/83N////////////////////////////////////////////////////////////////////////&#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Nzf//Kyv//wAA//8AAP//AAD//wAA//8AAP//&#13;&#10;AAD//wAA//8AAP//AAD//yws///Nzf//////////////////////////////////////////////&#13;&#10;////////////////////////////////////////////////////////////////////////////&#13;&#10;/////////////7q6//8LC///AAD//wAA//8AAP//AAD//wAA//8AAP//AAD//wAA//8AAP//AAD/&#13;&#10;/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7+///9UVP//&#13;&#10;AwP//wAA//8AAP//AAD//wQE//9VVf//v7////7+////////////////////////////////////&#13;&#10;////////////////////////////////////////////////////////////////////////////&#13;&#10;///////////////////////////////////Nzf//Kyv//wAA//8AAP//AAD//wAA//8AAP//AAD/&#13;&#10;/wAA//8AAP//AAD//yws///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g4OD/wAAAP8AAAD/&#13;&#10;JiYm/4uLi//AwMD/z8/P/7y8vP+Li4v/Ojo6/3Fxcf//////////////////////////////////&#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8vLz/&#13;&#10;AAAA/wAAAP9eXl7/+vr6//////////////////////////////////n5+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9/f8lJSX/AAAA/y8vL//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e3t/8AAAD/AAAA/6amp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2JiYv8AAAD/AQEB//Ly8v///////////+3t7f/a&#13;&#10;2tr/7e3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yoqKv8AAAD/ISEh//////+l&#13;&#10;paX/LCws/wAAAP8AAAD/AAAA/yYmJv+Li4v/+Pj4////////////////////////////////////&#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ICAv8A&#13;&#10;AAD/NTU1/25ubv8AAAD/AAAA/wAAAP8AAAD/AAAA/wAAAP8AAAD/Ojo6/+/v7///////////////&#13;&#10;/////////////////////////////////////////////+Pj4//j4+P/4+Pj/+Pj4//j4+P/4+Pj&#13;&#10;/+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u7u/wAAAP8AAAD/CAgI/wAAAP8ZGRn/pKSk/+7u7v/29vb/wcHB/zg4OP8AAAD/AAAA/1FR&#13;&#10;Uf///////////////////////////////////////////////////////////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4+Pj/wAAAP8AAAD/AAAA/woKCv/Y2Nj///////////////////////b2&#13;&#10;9v8vLy//AAAA/wAAAP/IyMj/////////////////////////////////////////////////////&#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6+vr/wAAAP8AAAD/AAAA/25ubv//////////////&#13;&#10;//////////////////+0tLT/AAAA/wAAAP9xcXH/////////////////////////////////////&#13;&#10;/////////////////+Pj4//j4+P/4+Pj/+Pj4//j4+P/4+Pj/+Pj4//j4+P/ysrK/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Pj4/wAAAP8AAAD/AAAA/7S0&#13;&#10;tP/////////////////////////////////39/f/BAQE/wAAAP88PDz/////////////////////&#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UV&#13;&#10;Ff8AAAD/AAAA/9HR0f//////////////////////////////////////GBgY/wAAAP8nJy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0BAQP8AAAD/AAAA/87Ozv//////////////////////////////////////FRUV&#13;&#10;/wAAAP8rKy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5+fv8AAAD/AAAA/6ysrP//////////////////////////&#13;&#10;///////x8fH/AQEB/wAAAP9GRk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HR0f8AAAD/AAAA/1tbW///////////&#13;&#10;//////////////////////+goKD/AAAA/wAAAP+Dg4P/////////////////////////////////&#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9JSUn/AAAA&#13;&#10;/wICAv+8vLz//////////////////////+fn5/8cHBz/AAAA/wYGBv/k5OT/////////////////&#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2dn/EBAQ/wAAAP8ICAj/eHh4/8LCwv/Ly8v/lZWV/xwcHP8AAAD/AAAA/4mJi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w8PD/xcXF/8AAAD/AAAA/wAAAP8AAAD/AAAA/wAAAP8BAQH/&#13;&#10;fHx8////////////////////////////////////////////////////////////////////////&#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s7P9/f3//Ly8v/w4ODv8ICAj/&#13;&#10;ISEh/2FhYf/Ozs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Z2dv8AAAD/&#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z8/P/wQEBP8AAAD/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NTU1/wAAAP8WFhb/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Pj4//AAAA/ygoKP95eXn/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Hh4f8MDAz/AAAA/8DAwP9/f3//AAAA/wAAAP+/&#13;&#10;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0xMTP8AAAD/X19f//////9/&#13;&#10;f3//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qamp/wAAAP8S&#13;&#10;EhL/6+vr//////9/f3//AAAA/wAAAP+/v7//////////////////////////////////////////&#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13;&#10;7+//GBgY/wAAAP+bm5v///////////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lZWX/AAAA/zs7O//+/v7///////////9/f3//AAAA/wAAAP+/v7//////////&#13;&#10;/////////////////////////////////////////////////////////////+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8LCwv8BAQH/BAQE/9PT0/////////////////9/f3//AAAA/wAA&#13;&#10;AP+/v7//////////////////////////////////////////////////////////////////////&#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fn5/ygoKP8AAAD/dXV1////////////////////&#13;&#10;//9/f3//AAAA/wAAAP+/v7//////////////////////////////////////////////////////&#13;&#10;/////////////////wAAAP8AAAD/AAAA/wAAAP8AAAD/AAAA/wAAAP8AAAD/AAAA/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AAAP8eHh7/9PT0////&#13;&#10;//////////////////9/f3//AAAA/wAAAP+/v7//////////////////////////////////////&#13;&#10;/////////////////////////////////+Pj4//j4+P/4+Pj/+Pj4//j4+P/4+Pj/+Pj4//j4+P/&#13;&#10;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19f/BgYG/wAA&#13;&#10;AP+xsbH///////////////////////////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mZmb/AAAA/yIiIv+np6f/p6en/6enp/+np6f/p6en/6enp/9TU1P/AAAA/wAAAP99fX3/p6en&#13;&#10;/6enp//09P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X1//AAAA/wAAAP8AAAD/AAAA/wAAAP8AAAD/AAAA/wAAAP8AAAD/AAAA&#13;&#10;/wAAAP8AAAD/AAAA/wAAAP/f39//////////////////////////////////////////////////&#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fX1//AAAA/wAAAP8AAAD/AAAA/wAAAP8AAAD/AAAA&#13;&#10;/wAAAP8AAAD/AAAA/wAAAP8AAAD/AAAA/wAAAP/f39//////////////////////////////////&#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9/f3//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8fH//9XV///Jyf//1dX///Hx////////////////////////////////////////////&#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v7//76+//9TU///AwP//wAA//8AAP//AAD//wMD//9UVP//vr7///7+////////////&#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13;&#10;/ysr///Nzf//////////////////////////////////////////////////////////////////&#13;&#10;////////////////////////////////////////////////////////////////////////////&#13;&#10;////////////////////////////////////////////////////////////////////////////&#13;&#10;///////////////////////////////////////////////////x8f//1dX//8nJ///V1f//8fH/&#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13;&#10;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13;&#10;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&#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13;&#10;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&#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13;&#10;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13;&#10;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&#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13;&#10;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13;&#10;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13;&#10;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&#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wcH//wkJ//8AAP//AAD//wAA//8AAP//AAD//wAA//8AAP//AAD//wAA//8AAP//AAD//wAA&#13;&#10;//8AAP//Cwv//83N////////////////////////////////////////////////////////////&#13;&#10;/83N//8rK///AAD//wAA//8AAP//AAD//wAA//8AAP//AAD//wAA//8AAP//Kyv//83N////////&#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&#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&#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13;&#10;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&#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AAD/&#13;&#10;/wAA//8AAP//AAD//wAA//9VVf//////////////////////////////////////////////////&#13;&#10;////////////////1dX//wAA//8AAP//AAD//wAA//8AAP//AAD//wAA//8AAP//AAD//wAA//8A&#13;&#10;AP//AAD//wAA//8AAP//AAD//wAA//8AAP//AAD//wAA///W1v//////////////////////////&#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Hx//8DA///AAD//wAA//8AAP//AAD//wAA//8AAP//AAD//wAA//8AAP//AAD/&#13;&#10;/wAA//8AAP//AAD//wAA//8AAP//AAD//wAA//8DA///8fH/////////////////////////////&#13;&#10;////////////////////////////////ycn//wAA//8AAP//AAD//wAA//8AAP//AAD//wAA//8A&#13;&#10;AP//AAD//wAA//8AAP//AAD//wAA//8AAP//AAD//wAA//8AAP//AAD//wAA///Jyf//////////&#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wAA//8AAP//AAD//wAA//8AAP//AAD/&#13;&#10;/wAA//8AAP//AAD//wAA//8AAP//AAD//wAA//8AAP//AAD//wAA//8AAP//1tb/////////////&#13;&#10;////////////////////////////////////////////////1dX//wAA//8AAP//AAD//wAA//8A&#13;&#10;AP//AAD//wAA//8AAP//AAD//wAA//8AAP//AAD//wAA//8AAP//AAD//wAA//8AAP//AAD//wAA&#13;&#10;///W1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8nJ//8AAP//AAD//wAA//8AAP//AAD/&#13;&#10;/wAA//8AAP//AAD//wAA//8AAP//AAD//wAA//8AAP//AAD//wAA//8AAP//AAD//wAA//8AAP//&#13;&#10;ycn/////////////////////////////////////////////////////////////8fH//wMD//8A&#13;&#10;AP//AAD//wAA//8AAP//AAD//wAA//8AAP//AAD//wAA//8AAP//AAD//wAA//8AAP//AAD//wAA&#13;&#10;//8AAP//AAD//wQE///x8f//////////////////////////////////////////////////////&#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13;&#10;/wAA//8AAP//AAD//wAA//8AAP//AAD//wAA//8AAP//AAD//wAA//8AAP//AAD//wAA//8AAP//&#13;&#10;AAD//wAA//8AAP//1tb/////////////////////////////////////////////////////////&#13;&#10;/////////1RU//8AAP//AAD//wAA//8AAP//AAD//wAA//8AAP//AAD//wAA//8AAP//AAD//wAA&#13;&#10;//8AAP//AAD//wAA//8AAP//AAD//1V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AP//&#13;&#10;AAD//wAA//8AAP//AAD//wAA//8EBP//8fH/////////////////////////////////////////&#13;&#10;/////////////////////////76+//8AAP//AAD//wAA//8AAP//AAD//wAA//8AAP//AAD//wAA&#13;&#10;//8AAP//AAD//wAA//8AAP//AAD//wAA//8AAP//AAD//7+/////////////////////////////&#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9UVP//AAD//wAA//8AAP//AAD//wAA//8AAP//AAD//wAA//8AAP//&#13;&#10;AAD//wAA//8AAP//AAD//wAA//8AAP//AAD//wAA//9VVf//////////////////////////////&#13;&#10;//////////////////////////////////////////7+//8rK///AAD//wAA//8AAP//AAD//wAA&#13;&#10;//8AAP//AAD//wAA//8AAP//AAD//wAA//8AAP//AAD//wAA//8AAP//LCz///7+////////////&#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8AAP//AAD//wAA//8AAP//&#13;&#10;AAD//wAA//8AAP//AAD//wAA//8AAP//AAD//wAA//8AAP//AAD//wAA//+/v///////////////&#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13;&#10;AAD//wAA//8AAP//AAD//wAA//8AAP//AAD//wAA//8AAP//AAD//wAA//8AAP//AAD//yws///+&#13;&#10;/v//////////////////////////////////////////////////////////////////////////&#13;&#10;////////urr//wsL//8AAP//AAD//wAA//8AAP//AAD//wAA//8AAP//AAD//wAA//8AAP//AAD/&#13;&#10;/wsL//+6u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wAA//8AAP//AAD//wAA//8AAP//AAD//wAA//8A&#13;&#10;AP//Cwv//83N////////////////////////////////////////////////////////////////&#13;&#10;/////////////////////////////83N//8rK///AAD//wAA//8AAP//AAD//wAA//8AAP//AAD/&#13;&#10;/wAA//8AAP//LCz//83N////////////////////////////////////////////////////////&#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wAA//8A&#13;&#10;AP//AAD//wAA//8LC///urr/////////////////////////////////////////////////////&#13;&#10;///////////////////////////////////////////////////+/v//v7///1RU//8DA///AAD/&#13;&#10;/wAA//8AAP//BAT//1VV//+/v////v7/////////////////////////////////////////////&#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Nzf//Kyv//wAA//8AAP//AAD//wAA//8A&#13;&#10;AP//AAD//wAA//8AAP//AAD//yws///Bwf//1dX//8nJ///V1f//8fH/////////////////////&#13;&#10;////////////////////////////////////////////////////////////////////////////&#13;&#10;///////x8f//1tb//8nJ///W1v//8fH/////////////////////////////////////////////&#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7//7+///9U&#13;&#10;VP//AwP//wAA//8AAP//AAD//wQE//9UVP//jo7//1NT//8DA///AAD//wAA//8AAP//AwP//1RU&#13;&#10;//++vv///v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9bW///Jyf//1tb//8HB//8rK///AAD//wAA//8AAP//AAD//wAA&#13;&#10;//8AAP//AAD//wAA//8AAP//Kyv//83N////////////////////////////////////////////&#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13;&#10;//8AAP//AAD//wAA//8AAP//AAD//wAA//8AAP//AAD//wsL//+6uv//////////////////////&#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7+&#13;&#10;//8rK///AAD//wAA//8AAP//AAD//wAA//8AAP//AAD//wAA//8AAP//AAD//wAA//8AAP//AAD/&#13;&#10;/wAA//8AAP//LCz///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6+//8AAP//AAD//wAA//8AAP//AAD//wAA//8AAP//AAD//wAA//8AAP//AAD/&#13;&#10;/wAA//8AAP//AAD//wAA//8AAP//AAD//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AAD//wAA//8AAP//AAD/&#13;&#10;/wAA//8AAP//AAD//wAA//8AAP//AAD//wAA//8AAP//AAD//1VV////////////////////////&#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13;&#10;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&#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&#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13;&#10;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76+//8AAP//&#13;&#10;AAD//wAA//8AAP//AAD//wAA//8AAP//AAD//wAA//8AAP//AAD//wAA//8AAP//AAD//wAA//8A&#13;&#10;AP//AAD//7+/////////////////////////////////////////////////////////////////&#13;&#10;////////////////////////////////////////////////////////////////////////////&#13;&#10;////////////////////////////////////////////////////////////////////////////&#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&#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&#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&#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&#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&#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&#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&#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9UVP//AAD//wAA//8AAP//AAD//wAA//8AAP//AAD/&#13;&#10;/wAA//8AAP//AAD//wAA//8AAP//AAD//wAA//8AAP//AAD//wAA//9VVf//////////////////&#13;&#10;///////////////////////////////////////////x8f//1tb//8nJ///W1v//8fH/////////&#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&#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&#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&#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r7//1NT//8DA///&#13;&#10;AAD//wAA//8AAP//AwP//1RU//++vv///v7/////////////////////////////////////////&#13;&#10;/////////////////////v7//7+///9UVP//AwP//wAA//8AAP//AAD//wQE//9VVf//v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13;&#10;AAD//wAA//8AAP//AAD//wAA//8AAP//AAD//wAA//8AAP//Kyv//83N////////////////////&#13;&#10;////////////////////////////////////////////////////8fH//9bW///Jyf//1tb///Hx&#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urr//wsL//8AAP//AAD//wAA//8AAP//AAD//wAA//8AAP//AAD//wAA//8AAP//AAD//wsL//+6&#13;&#10;u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wAA//8AAP//AAD//wAA//8AAP//AAD//wAA//8A&#13;&#10;AP//AAD//wAA//8LC///zc3/////////////////////////////////////////////////////&#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wAA//8A&#13;&#10;AP//AAD//wAA//8AAP//AAD//wAA//8AAP//LCz///7+////////////////////////////////&#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13;&#10;AP//AAD//wAA//8AAP//AAD//wAA//8AAP//AAD//wAA//8AAP//AAD//7+/////////////////&#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RU//8AAP//AAD//wAA//8A&#13;&#10;AP//AAD//wAA//8AAP//AAD//wAA//8AAP//AAD//wAA//8AAP//AAD//wAA//8AAP//AAD//1VV&#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8fH//wMD//8A&#13;&#10;AP//AAD//wAA//8AAP//AAD//wAA//8AAP//AAD//wAA//8AAP//AAD//wAA//8AAP//AAD//wAA&#13;&#10;//8AAP//AAD//wMD///x8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8AAP//AAD//wAA//8AAP//AAD//wAA&#13;&#10;//8AAP//AAD//wAA//8AAP//AAD//wAA///W1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ycn//wAA//8AAP//AAD//wAA//8AAP//AAD//wAA//8AAP//AAD//wAA&#13;&#10;//8AAP//AAD//wAA//8AAP//AAD//wAA//8AAP//AAD//wAA///Jy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13;&#10;//8AAP//AAD//wAA//8AAP//AAD//wAA//8AAP//AAD//wAA//8AAP//AAD//wAA///W1v//////&#13;&#10;//Hx///V1f//ycn//9XV///x8f//////////////////////////////////////////////////&#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8fH//wMD//8AAP//AAD//wAA&#13;&#10;//8AAP//AAD//wAA//8AAP//AAD//wAA//8AAP//AAD//wAA//8AAP//AAD//wAA//8AAP//AAD/&#13;&#10;/wMD//+zs///U1P//wMD//8AAP//AAD//wAA//8DA///VFT//76+///+/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RU&#13;&#10;//8AAP//AAD//wAA//8AAP//AAD//wAA//8AAP//AAD//wAA//8AAP//AAD//wAA//8AAP//AAD/&#13;&#10;/wAA//8AAP//AAD//w4O//8AAP//AAD//wAA//8AAP//AAD//wAA//8AAP//AAD//wAA//8rK///&#13;&#10;zc3/////////////////////////////////////////////////////////////////////////&#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AP//AAD//wAA//8AAP//AAD/&#13;&#10;/wAA//8AAP//AAD//wAA//8AAP//AAD//wAA//8AAP//AAD//wAA//8AAP//AAD//wAA//8AAP//&#13;&#10;AAD//wAA//8AAP//Cwv//7q6////////////////////////////////////////////////////&#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13;&#10;/wAA//8AAP//AAD//wAA//8AAP//AAD//wAA//8AAP//AAD//wAA//8AAP//AAD//wAA//8AAP//&#13;&#10;AAD//wAA//8AAP//AAD//wAA//8AAP//AAD//wsL///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13;&#10;/wAA//8AAP//AAD//wAA//8AAP//AAD//wAA//8AAP//AAD//wAA//8AAP//AAD//wAA//8AAP//&#13;&#10;AAD//wAA//8AAP//AAD//wAA//8AAP//AAD//wAA//8AAP//AAD//wAA//8sLP///v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urr/&#13;&#10;/wsL//8AAP//AAD//wAA//8AAP//AAD//wAA//8AAP//AAD//wAA//8AAP//AAD//wAA//8AAP//&#13;&#10;AAD//wAA//8AAP//AAD//wAA//8AAP//AAD//wAA//8AAP//AAD//wAA//8AAP//AAD//wAA//8A&#13;&#10;AP//jo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AAD//wAA//8AAP//AAD//wAA//8AAP//AAD//wAA//8AAP//&#13;&#10;Dg7//wAA//8AAP//AAD//wAA//8AAP//AAD//wAA//8AAP//AAD//wAA//8AAP//AAD//wAA//8A&#13;&#10;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7///1RU//8DA///AAD//wAA//8AAP//&#13;&#10;BAT//1VV//+0tP//AwP//wAA//8AAP//AAD//wAA//8AAP//AAD//wAA//8AAP//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8f//&#13;&#10;1tb//8nJ///W1v//8fH////////V1f//AAD//wAA//8AAP//AAD//wAA//8AAP//AAD//wAA//8A&#13;&#10;AP//AAD//wAA//8AAP//AAD//wAA//8A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Jyf//AAD//wAA//8AAP//AAD//wAA//8A&#13;&#10;AP//AAD//wAA//8AAP//AAD//wAA//8AAP//AAD//wAA//8AAP//AAD//wAA//8AAP//AAD//wAA&#13;&#10;//8AAP//AAD//yws///+/v//////////////////////////////////////////////////////&#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V1f//AAD//wAA//8A&#13;&#10;AP//AAD//wAA//8AAP//AAD//wAA//8AAP//AAD//wAA//8AAP//AAD//wAA//8AAP//AAD//wAA&#13;&#10;//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13;&#10;8f//AwP//wAA//8AAP//AAD//wAA//8AAP//AAD//wAA//8AAP//AAD//wAA//8AAP//AAD//wAA&#13;&#10;//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FT//wAA//8AAP//AAD//wAA//8AAP//AAD//wAA//8AAP//AAD//wAA&#13;&#10;//8AAP//AAD//wAA//8AAP//AAD//wAA//8AAP//AAD//wAA//8AAP//AAD//wAA//8DA///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r7//wAA//8AAP//AAD//wAA//8AAP//AAD//wAA&#13;&#10;//8AAP//AAD//wAA//8AAP//AAD//wAA//8AAP//AAD//wAA//8AAP//AAD//wAA//8AAP//AAD/&#13;&#10;/wAA//8AAP//1tb/////////////////////////////////////////////////////////////&#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v7//ysr//8AAP//AAD//wAA&#13;&#10;//8AAP//AAD//wAA//8AAP//AAD//wAA//8AAP//AAD//wAA//8AAP//AAD//wAA//8AAP//AAD/&#13;&#10;/wAA//8AAP//AAD//wAA//8AAP//yc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83N&#13;&#10;//8LC///AAD//wAA//8AAP//AAD//wAA//8AAP//AAD//wAA//8AAP//AAD//wAA//8AAP//AAD/&#13;&#10;/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6uv//Cwv//wAA//8AAP//AAD//wAA//8AAP//AAD//wAA//8AAP//AAD/&#13;&#10;/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ysr//8AAP//AAD//wAA//8AAP//AAD/&#13;&#10;/wAA//8AAP//AAD//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Ojv//AAD/&#13;&#10;/wAA//8AAP//AAD//wAA//8AAP//AAD//wAA//8AAP//AAD//wAA//8AAP//AAD//wAA//8AAP//&#13;&#10;AAD//wAA//+/v///////////////////////////////////////////////////////////////&#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v//Kyv//wAA//8AAP//AAD//wAA//8AAP//AAD//wAA//8AAP//AAD//wAA//8AAP//&#13;&#10;AAD//wAA//8AAP//AAD//yws///+/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wsL//8AAP//AAD//wAA//8AAP//AAD//wAA//8AAP//&#13;&#10;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q6//8LC///AAD//wAA//8AAP//&#13;&#10;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Nzf//&#13;&#10;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8fH//9XV&#13;&#10;///Jyf//1dX///Hx////////////////////////////////////////////////////////////&#13;&#10;////////////////////////////////////////////////////////////////////////////&#13;&#10;/////////////////v7//7+///9UVP//AwP//wAA//8AAP//AAD//wQE//9VVf//v7////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v7//76+&#13;&#10;//9TU///AwP//wAA//8AAP//AAD//wMD//9UVP//vr7///7+////////////////////////////&#13;&#10;////////////////////////////////////////////////////////////////////////////&#13;&#10;////////////////////////////////////////////////8fH//9bW///Jyf//1tb///Hx////&#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8AAP//AAD//ysr///Nz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13;&#10;/wAA//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zc3//wsL//8AAP//AAD//wAA//8AAP//AAD//wAA//8AAP//AAD/&#13;&#10;/wAA//8AAP//AAD//wAA//8AAP//Cwv//83N////////////////////////////////////////&#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Kyv//wAA//8AAP//AAD//wAA//8AAP//AAD/&#13;&#10;/wAA//8AAP//AAD//wAA//8AAP//AAD//wAA//8AAP//AAD//yws///+/v//////////////////&#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vv//AAD//wAA//8AAP//AAD/&#13;&#10;/wAA//8AAP//AAD//wAA//8AAP//AAD//wAA//8AAP//AAD//wAA//8AAP//AAD//wAA//+/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9UVP//AAD/&#13;&#10;/wAA//8AAP//AAD//wAA//8AAP//AAD//wAA//8AAP//AAD//wAA//8AAP//AAD//wAA//8AAP//&#13;&#10;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Hx//8DA///AAD//wAA//8AAP//AAD//wAA//8AAP//AAD//wAA//8AAP//AAD//wAA//8AAP//&#13;&#10;AAD//wAA//8AAP//AAD//wAA//8DA///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8nJ//8AAP//AAD//wAA//8AAP//AAD//wAA//8AAP//&#13;&#10;AAD//wAA//8AAP//AAD//wAA//8AAP//AAD//wAA//8AAP//AAD//wAA//8AAP//yc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9XV//8AAP//AAD//wAA//8AAP//&#13;&#10;AAD//wAA//8AAP//AAD//wAA//8AAP//AAD//wAA//8AAP//AAD//wAA//8AAP//AAD//wAA//8A&#13;&#10;AP//1tb/////////////////////////////////////////////////////////////////////&#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Hx//8DA///&#13;&#10;AAD//wAA//8AAP//AAD//wAA//8AAP//AAD//wAA//8AAP//AAD//wAA//8AAP//AAD//wAA//8A&#13;&#10;AP//AAD//wAA//8EBP//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UVP//AAD//wAA//8AAP//AAD//wAA//8AAP//AAD//wAA//8AAP//AAD//wAA//8A&#13;&#10;AP//AAD//wAA//8AAP//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v//AAD//wAA//8AAP//AAD//wAA//8AAP//AAD//wAA//8A&#13;&#10;AP//AAD//wAA//8AAP//AAD//wAA//8AAP//AAD//wAA//+/v///////////////////////////&#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v//Kyv//wAA//8AAP//AAD//wAA//8A&#13;&#10;AP//AAD//wAA//8AAP//AAD//wAA//8AAP//AAD//wAA//8AAP//AAD//yws///+/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zc3//wsL//8A&#13;&#10;AP//AAD//wAA//8AAP//AAD//wAA//8AAP//AAD//wAA//8AAP//AAD//wAA//8AAP//Cw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wAA&#13;&#10;//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13;&#10;//8AAP//AAD//yws///Nz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7//7+///9UVP//AwP//wAA&#13;&#10;//8AAP//AAD//wQE//9VVf//v7////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8fH//9bW///Jyf//1tb///Hx////////////////////////////////////////////&#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39/f/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ysrK/wAAAP8AAAD/ysrK/+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ysrK/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Kysr/AAAA/wAAAP/Kysr/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Kysr/AAAA/wAAAP/Kysr/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Kysr/AAAA/wAA&#13;&#10;AP/Kysr/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Kysr/AAAA/wAAAP/Kysr/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K&#13;&#10;ysr/AAAA/wAAAP/Kysr/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13;&#10;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13;&#10;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width:45708;height:30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">
                  <v:imagedata r:id="rId13" o:title=""/>
                </v:shape>
                <v:shape id="Picture 26" o:spid="_x0000_s1028" type="#_x0000_t75" style="position:absolute;left:46299;width:43899;height:36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">
                  <v:imagedata r:id="rId14" o:title=""/>
                </v:shape>
                <v:shape id="Picture 28" o:spid="_x0000_s1029" type="#_x0000_t75" style="position:absolute;left:283;top:31279;width:45720;height:15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">
                  <v:imagedata r:id="rId15" o:title=""/>
                </v:shape>
                <v:shape id="Picture 30" o:spid="_x0000_s1030" type="#_x0000_t75" style="position:absolute;left:4438;top:47441;width:18705;height:183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">
                  <v:imagedata r:id="rId16" o:title="" croptop="5770f" cropbottom="3473f" cropleft="4173f" cropright="3893f"/>
                </v:shape>
                <v:shape id="Picture 31" o:spid="_x0000_s1031" type="#_x0000_t75" style="position:absolute;left:32655;top:45912;width:54601;height:194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">
                  <v:imagedata r:id="rId17" o:title=""/>
                </v:shape>
                <v:shapetype id="_x0000_t202" coordsize="21600,21600" o:spt="202" path="m,l,21600r21600,l21600,xe">
                  <v:stroke joinstyle="miter"/>
                  <v:path gradientshapeok="t" o:connecttype="rect"/>
                </v:shapetype>
                <v:shape id="TextBox 1" o:spid="_x0000_s1032" type="#_x0000_t202" style="position:absolute;left:1356;top:53645;width:3098;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5sPvxQAAAOAAAAAPAAAAZHJzL2Rvd25yZXYueG1sRI9Ba8JA&#13;&#10;FITvBf/D8gRvdaNS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Cq5sPvxQAAAOAAAAAP&#13;&#10;AAAAAAAAAAAAAAAAAAcCAABkcnMvZG93bnJldi54bWxQSwUGAAAAAAMAAwC3AAAA+QIAAAAA&#13;&#10;" filled="f" stroked="f">
                  <v:textbox style="mso-fit-shape-to-text:t">
                    <w:txbxContent>
                      <w:p w14:paraId="29E8ACA5" w14:textId="77777777" w:rsidR="00B07D82" w:rsidRDefault="00B07D82" w:rsidP="00B07D82">
                        <w:r>
                          <w:rPr>
                            <w:rFonts w:hAnsi="Calibri"/>
                            <w:color w:val="000000" w:themeColor="text1"/>
                            <w:kern w:val="24"/>
                            <w:sz w:val="36"/>
                            <w:szCs w:val="36"/>
                          </w:rPr>
                          <w:t>D</w:t>
                        </w:r>
                      </w:p>
                    </w:txbxContent>
                  </v:textbox>
                </v:shape>
                <v:shape id="TextBox 7" o:spid="_x0000_s1033" type="#_x0000_t202" style="position:absolute;left:83024;top:29397;width:3081;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" filled="f" stroked="f">
                  <v:textbox style="mso-fit-shape-to-text:t">
                    <w:txbxContent>
                      <w:p w14:paraId="5E340F41" w14:textId="77777777" w:rsidR="00B07D82" w:rsidRDefault="00B07D82" w:rsidP="00B07D82">
                        <w:r>
                          <w:rPr>
                            <w:rFonts w:hAnsi="Calibri"/>
                            <w:color w:val="000000" w:themeColor="text1"/>
                            <w:kern w:val="24"/>
                            <w:sz w:val="36"/>
                            <w:szCs w:val="36"/>
                          </w:rPr>
                          <w:t>C</w:t>
                        </w:r>
                      </w:p>
                    </w:txbxContent>
                  </v:textbox>
                </v:shape>
                <v:shape id="TextBox 8" o:spid="_x0000_s1034" type="#_x0000_t202" style="position:absolute;left:23920;top:40962;width:305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" filled="f" stroked="f">
                  <v:textbox style="mso-fit-shape-to-text:t">
                    <w:txbxContent>
                      <w:p w14:paraId="0E3A1E3D" w14:textId="77777777" w:rsidR="00B07D82" w:rsidRDefault="00B07D82" w:rsidP="00B07D82">
                        <w:r>
                          <w:rPr>
                            <w:rFonts w:hAnsi="Calibri"/>
                            <w:color w:val="000000" w:themeColor="text1"/>
                            <w:kern w:val="24"/>
                            <w:sz w:val="36"/>
                            <w:szCs w:val="36"/>
                          </w:rPr>
                          <w:t>B</w:t>
                        </w:r>
                      </w:p>
                    </w:txbxContent>
                  </v:textbox>
                </v:shape>
                <v:shape id="TextBox 9" o:spid="_x0000_s1035" type="#_x0000_t202" style="position:absolute;left:9143;top:24103;width:3107;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" filled="f" stroked="f">
                  <v:textbox style="mso-fit-shape-to-text:t">
                    <w:txbxContent>
                      <w:p w14:paraId="66A6B3AB" w14:textId="77777777" w:rsidR="00B07D82" w:rsidRDefault="00B07D82" w:rsidP="00B07D82">
                        <w:r>
                          <w:rPr>
                            <w:rFonts w:hAnsi="Calibri"/>
                            <w:color w:val="000000" w:themeColor="text1"/>
                            <w:kern w:val="24"/>
                            <w:sz w:val="36"/>
                            <w:szCs w:val="36"/>
                          </w:rPr>
                          <w:t>A</w:t>
                        </w:r>
                      </w:p>
                    </w:txbxContent>
                  </v:textbox>
                </v:shape>
                <v:shape id="TextBox 10" o:spid="_x0000_s1036" type="#_x0000_t202" style="position:absolute;left:27728;top:52844;width:306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" filled="f" stroked="f">
                  <v:textbox style="mso-fit-shape-to-text:t">
                    <w:txbxContent>
                      <w:p w14:paraId="24479917" w14:textId="77777777" w:rsidR="00B07D82" w:rsidRDefault="00B07D82" w:rsidP="00B07D82">
                        <w:r>
                          <w:rPr>
                            <w:rFonts w:hAnsi="Calibri"/>
                            <w:color w:val="000000" w:themeColor="text1"/>
                            <w:kern w:val="24"/>
                            <w:sz w:val="36"/>
                            <w:szCs w:val="36"/>
                          </w:rPr>
                          <w:t>E</w:t>
                        </w:r>
                      </w:p>
                    </w:txbxContent>
                  </v:textbox>
                </v:shape>
                <w10:wrap type="topAndBottom"/>
              </v:group>
            </w:pict>
          </mc:Fallback>
        </mc:AlternateContent>
      </w:r>
      <w:r w:rsidR="00002DF1">
        <w:rPr>
          <w:b/>
          <w:bCs/>
          <w:noProof/>
        </w:rPr>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25309" w:rsidRDefault="000253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1F8640" id="Text Box 18" o:spid="_x0000_s1037"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" fillcolor="white [3212]" stroked="f" strokeweight=".5pt">
                <v:textbox>
                  <w:txbxContent>
                    <w:p w14:paraId="068A5515" w14:textId="77777777" w:rsidR="00025309" w:rsidRDefault="00025309"/>
                  </w:txbxContent>
                </v:textbox>
              </v:shape>
            </w:pict>
          </mc:Fallback>
        </mc:AlternateContent>
      </w:r>
      <w:r w:rsidR="00D5526F" w:rsidRPr="000702F7">
        <w:rPr>
          <w:b/>
          <w:bCs/>
        </w:rPr>
        <w:t>Figures</w:t>
      </w:r>
    </w:p>
    <w:p w14:paraId="5C64C713" w14:textId="3C2B9F28" w:rsidR="00CA24E5" w:rsidRPr="00B07D82" w:rsidRDefault="00CA24E5">
      <w:pPr>
        <w:rPr>
          <w:noProof/>
        </w:rPr>
      </w:pPr>
    </w:p>
    <w:p w14:paraId="324DF16D" w14:textId="77777777" w:rsidR="00CA24E5" w:rsidRDefault="00CA24E5">
      <w:pPr>
        <w:rPr>
          <w:b/>
          <w:bCs/>
          <w:sz w:val="22"/>
          <w:szCs w:val="22"/>
        </w:rPr>
      </w:pPr>
    </w:p>
    <w:p w14:paraId="01B098F4" w14:textId="015C47A5" w:rsidR="00CA24E5" w:rsidRDefault="00CA24E5" w:rsidP="00582E88">
      <w:pPr>
        <w:jc w:val="both"/>
        <w:rPr>
          <w:noProof/>
        </w:rPr>
      </w:pPr>
      <w:r w:rsidRPr="00B05583">
        <w:rPr>
          <w:b/>
          <w:bCs/>
          <w:sz w:val="22"/>
          <w:szCs w:val="22"/>
        </w:rPr>
        <w:t>Fig.</w:t>
      </w:r>
      <w:r>
        <w:rPr>
          <w:b/>
          <w:bCs/>
          <w:sz w:val="22"/>
          <w:szCs w:val="22"/>
        </w:rPr>
        <w:t>1</w:t>
      </w:r>
      <w:r w:rsidRPr="00B05583">
        <w:rPr>
          <w:b/>
          <w:bCs/>
          <w:sz w:val="22"/>
          <w:szCs w:val="22"/>
        </w:rPr>
        <w:t xml:space="preserve"> </w:t>
      </w:r>
      <w:r>
        <w:rPr>
          <w:b/>
          <w:bCs/>
          <w:sz w:val="22"/>
          <w:szCs w:val="22"/>
        </w:rPr>
        <w:t>Clustering of country profiles for deaths from Covid-19</w:t>
      </w:r>
      <w:r w:rsidRPr="00B05583">
        <w:rPr>
          <w:b/>
          <w:bCs/>
          <w:sz w:val="22"/>
          <w:szCs w:val="22"/>
        </w:rPr>
        <w:t>.</w:t>
      </w:r>
      <w:r>
        <w:rPr>
          <w:b/>
          <w:bCs/>
          <w:sz w:val="22"/>
          <w:szCs w:val="22"/>
        </w:rPr>
        <w:t xml:space="preserve"> </w:t>
      </w:r>
      <w:r>
        <w:rPr>
          <w:sz w:val="22"/>
          <w:szCs w:val="22"/>
        </w:rPr>
        <w:t xml:space="preserve">Day by day profiles for </w:t>
      </w:r>
      <w:r w:rsidR="00B07D82">
        <w:rPr>
          <w:sz w:val="22"/>
          <w:szCs w:val="22"/>
        </w:rPr>
        <w:t>cases corrected by testing,</w:t>
      </w:r>
      <w:r>
        <w:rPr>
          <w:sz w:val="22"/>
          <w:szCs w:val="22"/>
        </w:rPr>
        <w:t xml:space="preserve"> for the 5</w:t>
      </w:r>
      <w:r w:rsidR="00B07D82">
        <w:rPr>
          <w:sz w:val="22"/>
          <w:szCs w:val="22"/>
        </w:rPr>
        <w:t>7</w:t>
      </w:r>
      <w:r>
        <w:rPr>
          <w:sz w:val="22"/>
          <w:szCs w:val="22"/>
        </w:rPr>
        <w:t xml:space="preserve"> countries with response profiles lasting over 160 days, minimum total deaths of 200 and minimum daily death rates of 0.5 ppm. </w:t>
      </w:r>
      <w:r w:rsidRPr="00CA24E5">
        <w:rPr>
          <w:b/>
          <w:bCs/>
          <w:sz w:val="22"/>
          <w:szCs w:val="22"/>
        </w:rPr>
        <w:t>A</w:t>
      </w:r>
      <w:r w:rsidR="00B07D82">
        <w:rPr>
          <w:b/>
          <w:bCs/>
          <w:sz w:val="22"/>
          <w:szCs w:val="22"/>
        </w:rPr>
        <w:t>-C</w:t>
      </w:r>
      <w:r w:rsidRPr="00CA24E5">
        <w:rPr>
          <w:b/>
          <w:bCs/>
          <w:sz w:val="22"/>
          <w:szCs w:val="22"/>
        </w:rPr>
        <w:t>.</w:t>
      </w:r>
      <w:r>
        <w:rPr>
          <w:sz w:val="22"/>
          <w:szCs w:val="22"/>
        </w:rPr>
        <w:t xml:space="preserve"> Clustered scaled profiles into </w:t>
      </w:r>
      <w:r w:rsidR="00E32672">
        <w:rPr>
          <w:sz w:val="22"/>
          <w:szCs w:val="22"/>
        </w:rPr>
        <w:t xml:space="preserve">the </w:t>
      </w:r>
      <w:r>
        <w:rPr>
          <w:sz w:val="22"/>
          <w:szCs w:val="22"/>
        </w:rPr>
        <w:t>3 groups</w:t>
      </w:r>
      <w:r w:rsidR="00E32672">
        <w:rPr>
          <w:sz w:val="22"/>
          <w:szCs w:val="22"/>
        </w:rPr>
        <w:t xml:space="preserve"> as shown in </w:t>
      </w:r>
      <w:r w:rsidR="00B07D82">
        <w:rPr>
          <w:b/>
          <w:bCs/>
          <w:sz w:val="22"/>
          <w:szCs w:val="22"/>
        </w:rPr>
        <w:t>D</w:t>
      </w:r>
      <w:r w:rsidR="00E32672" w:rsidRPr="00E32672">
        <w:rPr>
          <w:b/>
          <w:bCs/>
          <w:sz w:val="22"/>
          <w:szCs w:val="22"/>
        </w:rPr>
        <w:t>.</w:t>
      </w:r>
      <w:r w:rsidR="00E32672">
        <w:rPr>
          <w:sz w:val="22"/>
          <w:szCs w:val="22"/>
        </w:rPr>
        <w:t xml:space="preserve"> in red, green and blue. </w:t>
      </w:r>
      <w:r w:rsidR="00E32672" w:rsidRPr="00E32672">
        <w:rPr>
          <w:b/>
          <w:bCs/>
          <w:sz w:val="22"/>
          <w:szCs w:val="22"/>
        </w:rPr>
        <w:t>D.</w:t>
      </w:r>
      <w:r w:rsidR="00E32672">
        <w:rPr>
          <w:sz w:val="22"/>
          <w:szCs w:val="22"/>
        </w:rPr>
        <w:t xml:space="preserve"> </w:t>
      </w:r>
      <w:r w:rsidR="00B07D82">
        <w:rPr>
          <w:sz w:val="22"/>
          <w:szCs w:val="22"/>
        </w:rPr>
        <w:t xml:space="preserve">Clusters were obtained by projecting the data onto 10 </w:t>
      </w:r>
      <w:r w:rsidR="00B07D82" w:rsidRPr="00B07D82">
        <w:rPr>
          <w:sz w:val="22"/>
          <w:szCs w:val="22"/>
        </w:rPr>
        <w:t>principal</w:t>
      </w:r>
      <w:r w:rsidR="00B07D82">
        <w:rPr>
          <w:sz w:val="22"/>
          <w:szCs w:val="22"/>
        </w:rPr>
        <w:t xml:space="preserve"> components from the collection of time series for each country, and further projecting from the 10 to a two-dimensional representation using </w:t>
      </w:r>
      <w:proofErr w:type="spellStart"/>
      <w:r w:rsidR="00B07D82">
        <w:rPr>
          <w:i/>
          <w:iCs/>
          <w:sz w:val="22"/>
          <w:szCs w:val="22"/>
        </w:rPr>
        <w:t>umap</w:t>
      </w:r>
      <w:proofErr w:type="spellEnd"/>
      <w:r w:rsidR="00B07D82">
        <w:rPr>
          <w:sz w:val="22"/>
          <w:szCs w:val="22"/>
        </w:rPr>
        <w:t xml:space="preserve">, </w:t>
      </w:r>
      <w:r w:rsidR="00243B58">
        <w:rPr>
          <w:sz w:val="22"/>
          <w:szCs w:val="22"/>
        </w:rPr>
        <w:t>a “uniform manifold approximation and projection” algorithm for dimension reduction</w:t>
      </w:r>
      <w:r w:rsidR="00B07D82">
        <w:rPr>
          <w:sz w:val="22"/>
          <w:szCs w:val="22"/>
        </w:rPr>
        <w:t xml:space="preserve">. </w:t>
      </w:r>
      <w:r w:rsidR="00B07D82">
        <w:rPr>
          <w:b/>
          <w:bCs/>
          <w:sz w:val="22"/>
          <w:szCs w:val="22"/>
        </w:rPr>
        <w:t xml:space="preserve">E.  </w:t>
      </w:r>
      <w:r w:rsidR="00E32672" w:rsidRPr="00B07D82">
        <w:rPr>
          <w:sz w:val="22"/>
          <w:szCs w:val="22"/>
        </w:rPr>
        <w:t>The</w:t>
      </w:r>
      <w:r w:rsidR="00E32672">
        <w:rPr>
          <w:sz w:val="22"/>
          <w:szCs w:val="22"/>
        </w:rPr>
        <w:t xml:space="preserve"> 10 principal components found in the analysis, for the deaths (in black) and for various testing corrections to the confirmed case data.</w:t>
      </w:r>
      <w:r>
        <w:rPr>
          <w:noProof/>
        </w:rPr>
        <w:br w:type="page"/>
      </w:r>
    </w:p>
    <w:p w14:paraId="52977A35" w14:textId="1F51016E" w:rsidR="00831BED" w:rsidRDefault="00D37222" w:rsidP="00770D6E">
      <w:pPr>
        <w:rPr>
          <w:noProof/>
        </w:rPr>
      </w:pPr>
      <w:r w:rsidRPr="00D37222">
        <w:rPr>
          <w:noProof/>
        </w:rPr>
        <w:lastRenderedPageBreak/>
        <w:drawing>
          <wp:inline distT="0" distB="0" distL="0" distR="0" wp14:anchorId="6EE25D2E" wp14:editId="5FFCAFA8">
            <wp:extent cx="5727700" cy="38785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27700" cy="3878580"/>
                    </a:xfrm>
                    <a:prstGeom prst="rect">
                      <a:avLst/>
                    </a:prstGeom>
                  </pic:spPr>
                </pic:pic>
              </a:graphicData>
            </a:graphic>
          </wp:inline>
        </w:drawing>
      </w:r>
    </w:p>
    <w:p w14:paraId="4476DC5A" w14:textId="77777777" w:rsidR="00D37222" w:rsidRDefault="00D37222" w:rsidP="00770D6E"/>
    <w:p w14:paraId="285B2E7E" w14:textId="6C40E2DC" w:rsidR="003E6BA5" w:rsidRDefault="00D5526F" w:rsidP="00D37222">
      <w:pPr>
        <w:jc w:val="both"/>
        <w:rPr>
          <w:sz w:val="22"/>
          <w:szCs w:val="22"/>
        </w:rPr>
      </w:pPr>
      <w:r w:rsidRPr="00B05583">
        <w:rPr>
          <w:b/>
          <w:bCs/>
          <w:sz w:val="22"/>
          <w:szCs w:val="22"/>
        </w:rPr>
        <w:t>Fig.</w:t>
      </w:r>
      <w:r w:rsidR="000362AC">
        <w:rPr>
          <w:b/>
          <w:bCs/>
          <w:sz w:val="22"/>
          <w:szCs w:val="22"/>
        </w:rPr>
        <w:t>2</w:t>
      </w:r>
      <w:r w:rsidRPr="00B05583">
        <w:rPr>
          <w:b/>
          <w:bCs/>
          <w:sz w:val="22"/>
          <w:szCs w:val="22"/>
        </w:rPr>
        <w:t xml:space="preserve">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w:t>
      </w:r>
      <w:r w:rsidR="00600F90">
        <w:rPr>
          <w:sz w:val="22"/>
          <w:szCs w:val="22"/>
        </w:rPr>
        <w:t xml:space="preserve">1st </w:t>
      </w:r>
      <w:r w:rsidR="00130C34">
        <w:rPr>
          <w:sz w:val="22"/>
          <w:szCs w:val="22"/>
        </w:rPr>
        <w:t>Aug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 xml:space="preserve">Data for Fig. </w:t>
      </w:r>
      <w:r w:rsidR="000362AC">
        <w:rPr>
          <w:sz w:val="22"/>
          <w:szCs w:val="22"/>
        </w:rPr>
        <w:t>2</w:t>
      </w:r>
      <w:r w:rsidR="0057313C" w:rsidRPr="0057313C">
        <w:rPr>
          <w:sz w:val="22"/>
          <w:szCs w:val="22"/>
        </w:rPr>
        <w:t xml:space="preserve"> is taken from John Hopkins University compilation and averaged over 7 days to remove weekly oscillations in reporting.</w:t>
      </w:r>
      <w:r w:rsidR="001663E6">
        <w:rPr>
          <w:sz w:val="22"/>
          <w:szCs w:val="22"/>
        </w:rPr>
        <w:t xml:space="preserve"> Piecewise linear fits performed with pwlf </w:t>
      </w:r>
      <w:r w:rsidR="001663E6">
        <w:rPr>
          <w:sz w:val="22"/>
          <w:szCs w:val="22"/>
        </w:rPr>
        <w:fldChar w:fldCharType="begin"/>
      </w:r>
      <w:r w:rsidR="004A18DA">
        <w:rPr>
          <w:sz w:val="22"/>
          <w:szCs w:val="22"/>
        </w:rPr>
        <w:instrText xml:space="preserve"> ADDIN EN.CITE &lt;EndNote&gt;&lt;Cite&gt;&lt;Author&gt;Jekel&lt;/Author&gt;&lt;Year&gt;2019&lt;/Year&gt;&lt;RecNum&gt;27&lt;/RecNum&gt;&lt;DisplayText&gt;[34]&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4A18DA">
        <w:rPr>
          <w:noProof/>
          <w:sz w:val="22"/>
          <w:szCs w:val="22"/>
        </w:rPr>
        <w:t>[34]</w:t>
      </w:r>
      <w:r w:rsidR="001663E6">
        <w:rPr>
          <w:sz w:val="22"/>
          <w:szCs w:val="22"/>
        </w:rPr>
        <w:fldChar w:fldCharType="end"/>
      </w:r>
      <w:r w:rsidR="001663E6">
        <w:rPr>
          <w:sz w:val="22"/>
          <w:szCs w:val="22"/>
        </w:rPr>
        <w:t xml:space="preserve"> using 4 segments.</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026FEE30" w:rsidR="00831BED" w:rsidRDefault="000702F7" w:rsidP="00FB389E">
      <w:pPr>
        <w:jc w:val="both"/>
        <w:rPr>
          <w:sz w:val="22"/>
          <w:szCs w:val="22"/>
        </w:rPr>
      </w:pPr>
      <w:r w:rsidRPr="00FB389E">
        <w:rPr>
          <w:b/>
          <w:bCs/>
          <w:sz w:val="22"/>
          <w:szCs w:val="22"/>
        </w:rPr>
        <w:t>Fig.</w:t>
      </w:r>
      <w:r w:rsidR="000362AC">
        <w:rPr>
          <w:b/>
          <w:bCs/>
          <w:sz w:val="22"/>
          <w:szCs w:val="22"/>
        </w:rPr>
        <w:t>3</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410524" cy="6571853"/>
                    </a:xfrm>
                    <a:prstGeom prst="rect">
                      <a:avLst/>
                    </a:prstGeom>
                  </pic:spPr>
                </pic:pic>
              </a:graphicData>
            </a:graphic>
          </wp:inline>
        </w:drawing>
      </w:r>
    </w:p>
    <w:p w14:paraId="21D736C6" w14:textId="06045BBA" w:rsidR="001E3962" w:rsidRPr="008E1C44" w:rsidRDefault="00D5526F" w:rsidP="00FE5E9E">
      <w:pPr>
        <w:ind w:left="-709" w:right="-478"/>
        <w:jc w:val="both"/>
        <w:rPr>
          <w:sz w:val="22"/>
          <w:szCs w:val="22"/>
        </w:rPr>
      </w:pPr>
      <w:r w:rsidRPr="0010500C">
        <w:rPr>
          <w:b/>
          <w:bCs/>
          <w:sz w:val="22"/>
          <w:szCs w:val="22"/>
        </w:rPr>
        <w:t xml:space="preserve">Fig. </w:t>
      </w:r>
      <w:r w:rsidR="000362AC">
        <w:rPr>
          <w:b/>
          <w:bCs/>
          <w:sz w:val="22"/>
          <w:szCs w:val="22"/>
        </w:rPr>
        <w:t>4</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proofErr w:type="spellStart"/>
      <w:r w:rsidR="00FA6B4E">
        <w:rPr>
          <w:sz w:val="22"/>
          <w:szCs w:val="22"/>
        </w:rPr>
        <w:t>CautionFrac</w:t>
      </w:r>
      <w:proofErr w:type="spellEnd"/>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w:t>
      </w:r>
      <w:proofErr w:type="spellStart"/>
      <w:r w:rsidR="00FA6B4E">
        <w:rPr>
          <w:sz w:val="22"/>
          <w:szCs w:val="22"/>
        </w:rPr>
        <w:t>CautionRetention</w:t>
      </w:r>
      <w:proofErr w:type="spellEnd"/>
      <w:r w:rsidR="00FA6B4E">
        <w:rPr>
          <w:sz w:val="22"/>
          <w:szCs w:val="22"/>
        </w:rPr>
        <w:t>:</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w:t>
      </w:r>
      <w:proofErr w:type="spellStart"/>
      <w:r w:rsidR="00FA6B4E">
        <w:rPr>
          <w:sz w:val="22"/>
          <w:szCs w:val="22"/>
        </w:rPr>
        <w:t>CautionICUFrac</w:t>
      </w:r>
      <w:proofErr w:type="spellEnd"/>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w:t>
      </w:r>
      <w:proofErr w:type="spellStart"/>
      <w:r w:rsidR="00A747C9">
        <w:rPr>
          <w:sz w:val="22"/>
          <w:szCs w:val="22"/>
        </w:rPr>
        <w:t>ICUFrac</w:t>
      </w:r>
      <w:proofErr w:type="spellEnd"/>
      <w:r w:rsidR="00A747C9">
        <w:rPr>
          <w:sz w:val="22"/>
          <w:szCs w:val="22"/>
        </w:rPr>
        <w:t>*</w:t>
      </w:r>
      <w:proofErr w:type="spellStart"/>
      <w:r w:rsidR="00A747C9">
        <w:rPr>
          <w:sz w:val="22"/>
          <w:szCs w:val="22"/>
        </w:rPr>
        <w:t>CautionICUFrac</w:t>
      </w:r>
      <w:proofErr w:type="spellEnd"/>
      <w:r w:rsidR="00A747C9">
        <w:rPr>
          <w:sz w:val="22"/>
          <w:szCs w:val="22"/>
        </w:rPr>
        <w:t xml:space="preserve">, fixing </w:t>
      </w:r>
      <w:proofErr w:type="spellStart"/>
      <w:r w:rsidR="00A747C9">
        <w:rPr>
          <w:sz w:val="22"/>
          <w:szCs w:val="22"/>
        </w:rPr>
        <w:t>ICUFrac</w:t>
      </w:r>
      <w:proofErr w:type="spellEnd"/>
      <w:r w:rsidR="00A747C9">
        <w:rPr>
          <w:sz w:val="22"/>
          <w:szCs w:val="22"/>
        </w:rPr>
        <w:t>=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09D244D5" w:rsidR="00BA3A52" w:rsidRDefault="00C35442" w:rsidP="00BA3A52">
      <w:pPr>
        <w:jc w:val="both"/>
        <w:rPr>
          <w:sz w:val="22"/>
          <w:szCs w:val="22"/>
          <w:lang w:val="en-US"/>
        </w:rPr>
      </w:pPr>
      <w:r w:rsidRPr="00AE4C8A">
        <w:rPr>
          <w:b/>
          <w:bCs/>
          <w:sz w:val="22"/>
          <w:szCs w:val="22"/>
        </w:rPr>
        <w:t xml:space="preserve">Fig. </w:t>
      </w:r>
      <w:r w:rsidR="000362AC">
        <w:rPr>
          <w:b/>
          <w:bCs/>
          <w:sz w:val="22"/>
          <w:szCs w:val="22"/>
        </w:rPr>
        <w:t>5</w:t>
      </w:r>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8945B5">
        <w:rPr>
          <w:sz w:val="22"/>
          <w:szCs w:val="22"/>
        </w:rPr>
        <w:t>[</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8945B5">
        <w:rPr>
          <w:sz w:val="22"/>
          <w:szCs w:val="22"/>
        </w:rPr>
        <w:t>]</w:t>
      </w:r>
      <w:r w:rsidR="00AA6EE7">
        <w:rPr>
          <w:sz w:val="22"/>
          <w:szCs w:val="22"/>
        </w:rPr>
        <w:t xml:space="preserve"> and the fixed parameters assumed were </w:t>
      </w:r>
      <w:r w:rsidR="008945B5">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8945B5">
        <w:rPr>
          <w:sz w:val="22"/>
          <w:szCs w:val="22"/>
        </w:rPr>
        <w:t>]</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w:t>
      </w:r>
      <w:proofErr w:type="spellStart"/>
      <w:r w:rsidR="00BA3A52" w:rsidRPr="008928AF">
        <w:rPr>
          <w:sz w:val="22"/>
        </w:rPr>
        <w:t>IncubPeriod</w:t>
      </w:r>
      <w:proofErr w:type="spellEnd"/>
      <w:r w:rsidR="00BA3A52" w:rsidRPr="008928AF">
        <w:rPr>
          <w:sz w:val="22"/>
        </w:rPr>
        <w:t>=5</w:t>
      </w:r>
      <w:r w:rsidR="00BA3A52" w:rsidRPr="00BA3A52">
        <w:rPr>
          <w:sz w:val="22"/>
          <w:szCs w:val="22"/>
          <w:lang w:val="en-US"/>
        </w:rPr>
        <w:t>,</w:t>
      </w:r>
      <w:r w:rsidR="00BA3A52" w:rsidRPr="008928AF">
        <w:rPr>
          <w:sz w:val="22"/>
        </w:rPr>
        <w:t xml:space="preserve"> </w:t>
      </w:r>
      <w:proofErr w:type="spellStart"/>
      <w:r w:rsidR="00BA3A52" w:rsidRPr="008928AF">
        <w:rPr>
          <w:sz w:val="22"/>
        </w:rPr>
        <w:t>DurMildInf</w:t>
      </w:r>
      <w:proofErr w:type="spellEnd"/>
      <w:r w:rsidR="00BA3A52" w:rsidRPr="008928AF">
        <w:rPr>
          <w:sz w:val="22"/>
        </w:rPr>
        <w:t>=10</w:t>
      </w:r>
      <w:r w:rsidR="00BA3A52" w:rsidRPr="00BA3A52">
        <w:rPr>
          <w:sz w:val="22"/>
          <w:szCs w:val="22"/>
          <w:lang w:val="en-US"/>
        </w:rPr>
        <w:t>,</w:t>
      </w:r>
      <w:r w:rsidR="00BA3A52">
        <w:rPr>
          <w:sz w:val="22"/>
          <w:szCs w:val="22"/>
          <w:lang w:val="en-US"/>
        </w:rPr>
        <w:t xml:space="preserve"> </w:t>
      </w:r>
      <w:proofErr w:type="spellStart"/>
      <w:r w:rsidR="00BA3A52" w:rsidRPr="008928AF">
        <w:rPr>
          <w:sz w:val="22"/>
        </w:rPr>
        <w:t>FracMild</w:t>
      </w:r>
      <w:proofErr w:type="spellEnd"/>
      <w:r w:rsidR="00BA3A52" w:rsidRPr="008928AF">
        <w:rPr>
          <w:sz w:val="22"/>
        </w:rPr>
        <w:t>=0.7</w:t>
      </w:r>
      <w:r w:rsidR="00BA3A52" w:rsidRPr="00BA3A52">
        <w:rPr>
          <w:sz w:val="22"/>
          <w:szCs w:val="22"/>
          <w:lang w:val="en-US"/>
        </w:rPr>
        <w:t>,</w:t>
      </w:r>
      <w:r w:rsidR="00BA3A52" w:rsidRPr="008928AF">
        <w:rPr>
          <w:sz w:val="22"/>
        </w:rPr>
        <w:t xml:space="preserve">  </w:t>
      </w:r>
      <w:proofErr w:type="spellStart"/>
      <w:r w:rsidR="00BA3A52" w:rsidRPr="008928AF">
        <w:rPr>
          <w:sz w:val="22"/>
        </w:rPr>
        <w:t>FracSevere</w:t>
      </w:r>
      <w:proofErr w:type="spellEnd"/>
      <w:r w:rsidR="00BA3A52" w:rsidRPr="008928AF">
        <w:rPr>
          <w:sz w:val="22"/>
        </w:rPr>
        <w:t>=0.20</w:t>
      </w:r>
      <w:r w:rsidR="00BA3A52" w:rsidRPr="00BA3A52">
        <w:rPr>
          <w:sz w:val="22"/>
          <w:szCs w:val="22"/>
          <w:lang w:val="en-US"/>
        </w:rPr>
        <w:t xml:space="preserve">, </w:t>
      </w:r>
      <w:proofErr w:type="spellStart"/>
      <w:r w:rsidR="00BA3A52" w:rsidRPr="008928AF">
        <w:rPr>
          <w:sz w:val="22"/>
        </w:rPr>
        <w:t>FracCritical</w:t>
      </w:r>
      <w:proofErr w:type="spellEnd"/>
      <w:r w:rsidR="00BA3A52" w:rsidRPr="008928AF">
        <w:rPr>
          <w:sz w:val="22"/>
        </w:rPr>
        <w:t>=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proofErr w:type="spellStart"/>
      <w:r w:rsidR="00BA3A52" w:rsidRPr="008928AF">
        <w:rPr>
          <w:sz w:val="22"/>
        </w:rPr>
        <w:t>TimeICUDeath</w:t>
      </w:r>
      <w:proofErr w:type="spellEnd"/>
      <w:r w:rsidR="00BA3A52" w:rsidRPr="008928AF">
        <w:rPr>
          <w:sz w:val="22"/>
        </w:rPr>
        <w:t>=5</w:t>
      </w:r>
      <w:r w:rsidR="00BA3A52" w:rsidRPr="00BA3A52">
        <w:rPr>
          <w:sz w:val="22"/>
          <w:szCs w:val="22"/>
          <w:lang w:val="en-US"/>
        </w:rPr>
        <w:t xml:space="preserve">, </w:t>
      </w:r>
      <w:proofErr w:type="spellStart"/>
      <w:r w:rsidR="00BA3A52" w:rsidRPr="008928AF">
        <w:rPr>
          <w:sz w:val="22"/>
        </w:rPr>
        <w:t>DurHosp</w:t>
      </w:r>
      <w:proofErr w:type="spellEnd"/>
      <w:r w:rsidR="00BA3A52" w:rsidRPr="008928AF">
        <w:rPr>
          <w:sz w:val="22"/>
        </w:rPr>
        <w:t>=4</w:t>
      </w:r>
      <w:r w:rsidR="00BA3A52" w:rsidRPr="00BA3A52">
        <w:rPr>
          <w:sz w:val="22"/>
          <w:szCs w:val="22"/>
          <w:lang w:val="en-US"/>
        </w:rPr>
        <w:t>,</w:t>
      </w:r>
      <w:r w:rsidR="00BA3A52" w:rsidRPr="008928AF">
        <w:rPr>
          <w:sz w:val="22"/>
        </w:rPr>
        <w:t xml:space="preserve"> </w:t>
      </w:r>
      <w:proofErr w:type="spellStart"/>
      <w:r w:rsidR="00BA3A52" w:rsidRPr="008928AF">
        <w:rPr>
          <w:sz w:val="22"/>
        </w:rPr>
        <w:t>FracConfirmedDet</w:t>
      </w:r>
      <w:proofErr w:type="spellEnd"/>
      <w:r w:rsidR="00BA3A52" w:rsidRPr="008928AF">
        <w:rPr>
          <w:sz w:val="22"/>
        </w:rPr>
        <w:t>=0.125</w:t>
      </w:r>
      <w:r w:rsidR="00BA3A52" w:rsidRPr="00BA3A52">
        <w:rPr>
          <w:sz w:val="22"/>
          <w:szCs w:val="22"/>
          <w:lang w:val="en-US"/>
        </w:rPr>
        <w:t>,</w:t>
      </w:r>
      <w:r w:rsidR="00BA3A52">
        <w:rPr>
          <w:sz w:val="22"/>
          <w:szCs w:val="22"/>
          <w:lang w:val="en-US"/>
        </w:rPr>
        <w:t xml:space="preserve"> </w:t>
      </w:r>
      <w:proofErr w:type="spellStart"/>
      <w:r w:rsidR="00BA3A52" w:rsidRPr="008928AF">
        <w:rPr>
          <w:sz w:val="22"/>
        </w:rPr>
        <w:t>FracDeathsDet</w:t>
      </w:r>
      <w:proofErr w:type="spellEnd"/>
      <w:r w:rsidR="00BA3A52" w:rsidRPr="008928AF">
        <w:rPr>
          <w:sz w:val="22"/>
        </w:rPr>
        <w:t>=1.0</w:t>
      </w:r>
      <w:r w:rsidR="00BA3A52">
        <w:rPr>
          <w:sz w:val="22"/>
          <w:szCs w:val="22"/>
          <w:lang w:val="en-US"/>
        </w:rPr>
        <w:t xml:space="preserve">, </w:t>
      </w:r>
      <w:proofErr w:type="spellStart"/>
      <w:r w:rsidR="00BA3A52" w:rsidRPr="008928AF">
        <w:rPr>
          <w:sz w:val="22"/>
        </w:rPr>
        <w:t>ICUFrac</w:t>
      </w:r>
      <w:proofErr w:type="spellEnd"/>
      <w:r w:rsidR="00BA3A52" w:rsidRPr="008928AF">
        <w:rPr>
          <w:sz w:val="22"/>
        </w:rPr>
        <w:t>=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4741545"/>
                    </a:xfrm>
                    <a:prstGeom prst="rect">
                      <a:avLst/>
                    </a:prstGeom>
                  </pic:spPr>
                </pic:pic>
              </a:graphicData>
            </a:graphic>
          </wp:inline>
        </w:drawing>
      </w:r>
    </w:p>
    <w:p w14:paraId="5BE10574" w14:textId="69D996D4" w:rsidR="001508F4" w:rsidRPr="00AE4C8A" w:rsidRDefault="00DA1594" w:rsidP="00EC1907">
      <w:pPr>
        <w:jc w:val="both"/>
        <w:rPr>
          <w:sz w:val="22"/>
          <w:szCs w:val="22"/>
        </w:rPr>
      </w:pPr>
      <w:r w:rsidRPr="00AE4C8A">
        <w:rPr>
          <w:b/>
          <w:bCs/>
          <w:sz w:val="22"/>
          <w:szCs w:val="22"/>
        </w:rPr>
        <w:t xml:space="preserve">Fig. </w:t>
      </w:r>
      <w:r w:rsidR="000362AC">
        <w:rPr>
          <w:b/>
          <w:bCs/>
          <w:sz w:val="22"/>
          <w:szCs w:val="22"/>
        </w:rPr>
        <w:t>6</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0712956A" w:rsidR="001508F4" w:rsidRDefault="001508F4" w:rsidP="00D509E0">
      <w:pPr>
        <w:pStyle w:val="Heading1"/>
      </w:pPr>
      <w:r>
        <w:lastRenderedPageBreak/>
        <w:t>Supplementary Material</w:t>
      </w:r>
    </w:p>
    <w:p w14:paraId="1060CD7F" w14:textId="77777777" w:rsidR="00545522" w:rsidRDefault="00545522"/>
    <w:p w14:paraId="4452ECA0" w14:textId="165B78ED" w:rsidR="00545522" w:rsidRDefault="00545522">
      <w:r>
        <w:t xml:space="preserve">The family of models explored </w:t>
      </w:r>
      <w:r w:rsidR="00E838A3">
        <w:t>in this work</w:t>
      </w:r>
      <w:r>
        <w:t xml:space="preserve"> are </w:t>
      </w:r>
      <w:r w:rsidR="00E838A3">
        <w:t xml:space="preserve">presented in Table S1 and Fig. S1. They are </w:t>
      </w:r>
      <w:r>
        <w:t>set up with a common set of base parameters, allowing comparison between different models.</w:t>
      </w:r>
    </w:p>
    <w:p w14:paraId="5FC604B5" w14:textId="4AAF7396" w:rsidR="00545522" w:rsidRDefault="00545522"/>
    <w:tbl>
      <w:tblPr>
        <w:tblStyle w:val="TableGrid"/>
        <w:tblW w:w="0" w:type="auto"/>
        <w:tblLook w:val="04A0" w:firstRow="1" w:lastRow="0" w:firstColumn="1" w:lastColumn="0" w:noHBand="0" w:noVBand="1"/>
      </w:tblPr>
      <w:tblGrid>
        <w:gridCol w:w="1555"/>
        <w:gridCol w:w="2949"/>
        <w:gridCol w:w="2154"/>
        <w:gridCol w:w="2352"/>
      </w:tblGrid>
      <w:tr w:rsidR="00E838A3" w14:paraId="0B2C056A" w14:textId="77777777" w:rsidTr="00E838A3">
        <w:tc>
          <w:tcPr>
            <w:tcW w:w="1555" w:type="dxa"/>
          </w:tcPr>
          <w:p w14:paraId="26C16732" w14:textId="4973E8BB" w:rsidR="00E838A3" w:rsidRDefault="00E838A3" w:rsidP="00E838A3">
            <w:r>
              <w:t>Standard</w:t>
            </w:r>
          </w:p>
        </w:tc>
        <w:tc>
          <w:tcPr>
            <w:tcW w:w="2949" w:type="dxa"/>
          </w:tcPr>
          <w:p w14:paraId="06744899" w14:textId="277C107B" w:rsidR="00E838A3" w:rsidRDefault="00E838A3" w:rsidP="00E838A3">
            <w:r>
              <w:t>Caution</w:t>
            </w:r>
            <w:r>
              <w:t xml:space="preserve">ed Susceptibles </w:t>
            </w:r>
            <w:r>
              <w:t>C</w:t>
            </w:r>
          </w:p>
        </w:tc>
        <w:tc>
          <w:tcPr>
            <w:tcW w:w="2154" w:type="dxa"/>
          </w:tcPr>
          <w:p w14:paraId="664394A0" w14:textId="69AA359C" w:rsidR="00E838A3" w:rsidRDefault="00E838A3" w:rsidP="00E838A3">
            <w:r>
              <w:t>Full Caution   C</w:t>
            </w:r>
          </w:p>
        </w:tc>
        <w:tc>
          <w:tcPr>
            <w:tcW w:w="2352" w:type="dxa"/>
          </w:tcPr>
          <w:p w14:paraId="49A99E55" w14:textId="21314146" w:rsidR="00E838A3" w:rsidRDefault="00E838A3" w:rsidP="00E838A3">
            <w:r>
              <w:t>Economic Caution CU</w:t>
            </w:r>
          </w:p>
        </w:tc>
      </w:tr>
      <w:tr w:rsidR="00E838A3" w14:paraId="4E125C7F" w14:textId="77777777" w:rsidTr="00E838A3">
        <w:tc>
          <w:tcPr>
            <w:tcW w:w="1555" w:type="dxa"/>
          </w:tcPr>
          <w:p w14:paraId="019D4622" w14:textId="7EB42273" w:rsidR="00E838A3" w:rsidRDefault="00E838A3" w:rsidP="00E838A3">
            <w:r>
              <w:t>SIR</w:t>
            </w:r>
          </w:p>
        </w:tc>
        <w:tc>
          <w:tcPr>
            <w:tcW w:w="2949" w:type="dxa"/>
          </w:tcPr>
          <w:p w14:paraId="32D86184" w14:textId="329539A1" w:rsidR="00E838A3" w:rsidRPr="00231C89" w:rsidRDefault="00E838A3" w:rsidP="00E838A3">
            <w:pPr>
              <w:rPr>
                <w:color w:val="44546A" w:themeColor="text2"/>
              </w:rPr>
            </w:pPr>
            <w:r w:rsidRPr="00231C89">
              <w:rPr>
                <w:color w:val="44546A" w:themeColor="text2"/>
              </w:rPr>
              <w:t>SCIR</w:t>
            </w:r>
          </w:p>
        </w:tc>
        <w:tc>
          <w:tcPr>
            <w:tcW w:w="2154" w:type="dxa"/>
          </w:tcPr>
          <w:p w14:paraId="55B542B7" w14:textId="0867AF48" w:rsidR="00E838A3" w:rsidRDefault="00E838A3" w:rsidP="00E838A3">
            <w:r>
              <w:t>SC2IR</w:t>
            </w:r>
          </w:p>
        </w:tc>
        <w:tc>
          <w:tcPr>
            <w:tcW w:w="2352" w:type="dxa"/>
          </w:tcPr>
          <w:p w14:paraId="25CD3FB9" w14:textId="38163E1D" w:rsidR="00E838A3" w:rsidRDefault="00E838A3" w:rsidP="00E838A3">
            <w:r>
              <w:t>SC2UIR</w:t>
            </w:r>
          </w:p>
        </w:tc>
      </w:tr>
      <w:tr w:rsidR="00E838A3" w14:paraId="0B14EF05" w14:textId="77777777" w:rsidTr="00E838A3">
        <w:tc>
          <w:tcPr>
            <w:tcW w:w="1555" w:type="dxa"/>
          </w:tcPr>
          <w:p w14:paraId="2E7F5C3E" w14:textId="5F9A91C8" w:rsidR="00E838A3" w:rsidRDefault="00E838A3" w:rsidP="00E838A3">
            <w:r>
              <w:t>SEIR</w:t>
            </w:r>
          </w:p>
        </w:tc>
        <w:tc>
          <w:tcPr>
            <w:tcW w:w="2949" w:type="dxa"/>
          </w:tcPr>
          <w:p w14:paraId="31734822" w14:textId="070F4B75" w:rsidR="00E838A3" w:rsidRPr="00231C89" w:rsidRDefault="00E838A3" w:rsidP="00E838A3">
            <w:pPr>
              <w:rPr>
                <w:color w:val="44546A" w:themeColor="text2"/>
              </w:rPr>
            </w:pPr>
            <w:r w:rsidRPr="00231C89">
              <w:rPr>
                <w:color w:val="44546A" w:themeColor="text2"/>
              </w:rPr>
              <w:t>SCEIR</w:t>
            </w:r>
          </w:p>
        </w:tc>
        <w:tc>
          <w:tcPr>
            <w:tcW w:w="2154" w:type="dxa"/>
          </w:tcPr>
          <w:p w14:paraId="400014B1" w14:textId="63B925E4" w:rsidR="00E838A3" w:rsidRDefault="00E838A3" w:rsidP="00E838A3">
            <w:r>
              <w:t>SC3EIR</w:t>
            </w:r>
          </w:p>
        </w:tc>
        <w:tc>
          <w:tcPr>
            <w:tcW w:w="2352" w:type="dxa"/>
          </w:tcPr>
          <w:p w14:paraId="5E26A1AA" w14:textId="21EA8D03" w:rsidR="00E838A3" w:rsidRDefault="00E838A3" w:rsidP="00E838A3">
            <w:r>
              <w:t>SC3UEIR</w:t>
            </w:r>
          </w:p>
        </w:tc>
      </w:tr>
      <w:tr w:rsidR="00E838A3" w14:paraId="5BFD8AAA" w14:textId="77777777" w:rsidTr="00E838A3">
        <w:tc>
          <w:tcPr>
            <w:tcW w:w="1555" w:type="dxa"/>
          </w:tcPr>
          <w:p w14:paraId="68A11EEF" w14:textId="47D7972C" w:rsidR="00E838A3" w:rsidRDefault="00E838A3" w:rsidP="00E838A3">
            <w:r>
              <w:t>SEI3R</w:t>
            </w:r>
          </w:p>
        </w:tc>
        <w:tc>
          <w:tcPr>
            <w:tcW w:w="2949" w:type="dxa"/>
          </w:tcPr>
          <w:p w14:paraId="3D225AC0" w14:textId="716823B4" w:rsidR="00E838A3" w:rsidRPr="00231C89" w:rsidRDefault="00E838A3" w:rsidP="00E838A3">
            <w:pPr>
              <w:rPr>
                <w:color w:val="44546A" w:themeColor="text2"/>
              </w:rPr>
            </w:pPr>
            <w:r w:rsidRPr="00231C89">
              <w:rPr>
                <w:color w:val="44546A" w:themeColor="text2"/>
              </w:rPr>
              <w:t>SCEI3R</w:t>
            </w:r>
          </w:p>
        </w:tc>
        <w:tc>
          <w:tcPr>
            <w:tcW w:w="2154" w:type="dxa"/>
          </w:tcPr>
          <w:p w14:paraId="25AF08EA" w14:textId="16065FAD" w:rsidR="00E838A3" w:rsidRDefault="00E838A3" w:rsidP="00E838A3">
            <w:r>
              <w:t>SC3EI3R</w:t>
            </w:r>
          </w:p>
        </w:tc>
        <w:tc>
          <w:tcPr>
            <w:tcW w:w="2352" w:type="dxa"/>
          </w:tcPr>
          <w:p w14:paraId="46F5BA6C" w14:textId="2C317D2F" w:rsidR="00E838A3" w:rsidRDefault="00E838A3" w:rsidP="00E838A3">
            <w:r>
              <w:t>SC3UEI3R</w:t>
            </w:r>
          </w:p>
        </w:tc>
      </w:tr>
    </w:tbl>
    <w:p w14:paraId="47F2278B" w14:textId="77777777" w:rsidR="00545522" w:rsidRDefault="00545522"/>
    <w:p w14:paraId="46B326B3" w14:textId="37143937" w:rsidR="00E838A3" w:rsidRPr="00E838A3" w:rsidRDefault="00E838A3">
      <w:pPr>
        <w:rPr>
          <w:sz w:val="22"/>
          <w:szCs w:val="22"/>
        </w:rPr>
      </w:pPr>
      <w:r w:rsidRPr="00E838A3">
        <w:rPr>
          <w:b/>
          <w:bCs/>
          <w:sz w:val="22"/>
          <w:szCs w:val="22"/>
        </w:rPr>
        <w:t>Table S1: Differentiation of compartmental models investigated in this work</w:t>
      </w:r>
      <w:r w:rsidRPr="00E838A3">
        <w:rPr>
          <w:sz w:val="22"/>
          <w:szCs w:val="22"/>
        </w:rPr>
        <w:t>. The standard models SIR, SEIR and SEI3R are each extended by distinguishing first cautioned individuals (in two stages, differentiating first only susceptibles and then also non-critical infected or exposed individuals) and secondly also economically constricted individuals.</w:t>
      </w:r>
      <w:r w:rsidR="00231C89">
        <w:rPr>
          <w:sz w:val="22"/>
          <w:szCs w:val="22"/>
        </w:rPr>
        <w:t xml:space="preserve"> The numbers indicate the number of distinguished compartments (population classes) of the preceding letter type: e.g. I3 distinguishes mild (non hospitalized), severe (hospitalized) and critical (in ICU) </w:t>
      </w:r>
    </w:p>
    <w:p w14:paraId="7ECA664E" w14:textId="4E3AD08C" w:rsidR="00E838A3" w:rsidRDefault="00E838A3"/>
    <w:p w14:paraId="415F6A65" w14:textId="77777777" w:rsidR="00E838A3" w:rsidRDefault="00E838A3"/>
    <w:p w14:paraId="6EFABBB4" w14:textId="61E08E92" w:rsidR="00545522" w:rsidRDefault="00545522">
      <w:r>
        <w:br w:type="page"/>
      </w:r>
    </w:p>
    <w:p w14:paraId="6E13697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78A75977" w:rsidR="008A3669" w:rsidRPr="001663E6"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4A57C05D" w14:textId="6E6D32C4" w:rsidR="008A3669" w:rsidRDefault="006F28FA" w:rsidP="001663E6">
      <w:pPr>
        <w:jc w:val="center"/>
        <w:rPr>
          <w:b/>
          <w:bCs/>
          <w:sz w:val="22"/>
          <w:szCs w:val="22"/>
        </w:rPr>
      </w:pPr>
      <w:r w:rsidRPr="006F28FA">
        <w:rPr>
          <w:noProof/>
          <w:sz w:val="56"/>
          <w:szCs w:val="56"/>
        </w:rPr>
        <w:lastRenderedPageBreak/>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95587" cy="7850838"/>
                    </a:xfrm>
                    <a:prstGeom prst="rect">
                      <a:avLst/>
                    </a:prstGeom>
                  </pic:spPr>
                </pic:pic>
              </a:graphicData>
            </a:graphic>
          </wp:inline>
        </w:drawing>
      </w:r>
    </w:p>
    <w:p w14:paraId="49E22630" w14:textId="77777777" w:rsidR="000D7C0D" w:rsidRDefault="000D7C0D">
      <w:pPr>
        <w:rPr>
          <w:b/>
          <w:bCs/>
          <w:sz w:val="22"/>
          <w:szCs w:val="22"/>
        </w:rPr>
      </w:pPr>
    </w:p>
    <w:p w14:paraId="6A7E6359" w14:textId="4C0577C9"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 xml:space="preserve">Piecewise linear fits to all country data for cumulative </w:t>
      </w:r>
      <w:r w:rsidR="006F28FA">
        <w:rPr>
          <w:b/>
          <w:bCs/>
          <w:sz w:val="22"/>
          <w:szCs w:val="22"/>
        </w:rPr>
        <w:t>confirmed cases</w:t>
      </w:r>
      <w:r>
        <w:rPr>
          <w:b/>
          <w:bCs/>
          <w:sz w:val="22"/>
          <w:szCs w:val="22"/>
        </w:rPr>
        <w:t>.</w:t>
      </w:r>
      <w:r w:rsidRPr="0010500C">
        <w:rPr>
          <w:sz w:val="22"/>
          <w:szCs w:val="22"/>
        </w:rPr>
        <w:t xml:space="preserve"> </w:t>
      </w:r>
      <w:r>
        <w:rPr>
          <w:sz w:val="22"/>
          <w:szCs w:val="22"/>
        </w:rPr>
        <w:t xml:space="preserve">The piecewise linear analysis </w:t>
      </w:r>
      <w:r w:rsidR="001663E6">
        <w:rPr>
          <w:sz w:val="22"/>
          <w:szCs w:val="22"/>
        </w:rPr>
        <w:t xml:space="preserve">of Fig. 1 </w:t>
      </w:r>
      <w:r>
        <w:rPr>
          <w:sz w:val="22"/>
          <w:szCs w:val="22"/>
        </w:rPr>
        <w:t xml:space="preserve">is extended to include all countries (up to Aug 1) </w:t>
      </w:r>
      <w:r w:rsidR="001663E6">
        <w:rPr>
          <w:sz w:val="22"/>
          <w:szCs w:val="22"/>
        </w:rPr>
        <w:t xml:space="preserve">that have registered at least 10000 cases of Covid-19 (John Hopkins Database). Piecewise linear fits performed with pwlf </w:t>
      </w:r>
      <w:r w:rsidR="001663E6">
        <w:rPr>
          <w:sz w:val="22"/>
          <w:szCs w:val="22"/>
        </w:rPr>
        <w:fldChar w:fldCharType="begin"/>
      </w:r>
      <w:r w:rsidR="004A18DA">
        <w:rPr>
          <w:sz w:val="22"/>
          <w:szCs w:val="22"/>
        </w:rPr>
        <w:instrText xml:space="preserve"> ADDIN EN.CITE &lt;EndNote&gt;&lt;Cite&gt;&lt;Author&gt;Jekel&lt;/Author&gt;&lt;Year&gt;2019&lt;/Year&gt;&lt;RecNum&gt;27&lt;/RecNum&gt;&lt;DisplayText&gt;[34]&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4A18DA">
        <w:rPr>
          <w:noProof/>
          <w:sz w:val="22"/>
          <w:szCs w:val="22"/>
        </w:rPr>
        <w:t>[34]</w:t>
      </w:r>
      <w:r w:rsidR="001663E6">
        <w:rPr>
          <w:sz w:val="22"/>
          <w:szCs w:val="22"/>
        </w:rPr>
        <w:fldChar w:fldCharType="end"/>
      </w:r>
      <w:r w:rsidR="001663E6">
        <w:rPr>
          <w:sz w:val="22"/>
          <w:szCs w:val="22"/>
        </w:rPr>
        <w:t xml:space="preserve"> using 4 segments. </w:t>
      </w:r>
      <w:r w:rsidR="005339B0">
        <w:rPr>
          <w:sz w:val="22"/>
          <w:szCs w:val="22"/>
        </w:rPr>
        <w:t>T</w:t>
      </w:r>
      <w:r w:rsidR="000D7C0D">
        <w:rPr>
          <w:sz w:val="22"/>
          <w:szCs w:val="22"/>
        </w:rPr>
        <w:t xml:space="preserve">he data shown is the cumulative </w:t>
      </w:r>
      <w:r w:rsidR="005339B0">
        <w:rPr>
          <w:sz w:val="22"/>
          <w:szCs w:val="22"/>
        </w:rPr>
        <w:t>count</w:t>
      </w:r>
      <w:r w:rsidR="000D7C0D">
        <w:rPr>
          <w:sz w:val="22"/>
          <w:szCs w:val="22"/>
        </w:rPr>
        <w:t xml:space="preserve"> of confirmed cases</w:t>
      </w:r>
      <w:r w:rsidR="005339B0">
        <w:rPr>
          <w:sz w:val="22"/>
          <w:szCs w:val="22"/>
        </w:rPr>
        <w:t xml:space="preserve"> (not averaged </w:t>
      </w:r>
      <w:r w:rsidR="005339B0" w:rsidRPr="005339B0">
        <w:rPr>
          <w:i/>
          <w:iCs/>
          <w:sz w:val="22"/>
          <w:szCs w:val="22"/>
        </w:rPr>
        <w:t>cf.</w:t>
      </w:r>
      <w:r w:rsidR="005339B0">
        <w:rPr>
          <w:sz w:val="22"/>
          <w:szCs w:val="22"/>
        </w:rPr>
        <w:t xml:space="preserve"> Fig. 1)</w:t>
      </w:r>
      <w:r w:rsidR="000D7C0D">
        <w:rPr>
          <w:sz w:val="22"/>
          <w:szCs w:val="22"/>
        </w:rPr>
        <w:t>.</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 xml:space="preserve">The four rows, as in Fig. 3, show the separate variations of the response with each of three caution parameters about reference values (0.2, 21, 0.3): </w:t>
      </w:r>
      <w:proofErr w:type="spellStart"/>
      <w:r w:rsidR="00492D0E">
        <w:rPr>
          <w:sz w:val="22"/>
          <w:szCs w:val="22"/>
        </w:rPr>
        <w:t>CautionFrac</w:t>
      </w:r>
      <w:proofErr w:type="spellEnd"/>
      <w:r w:rsidR="00492D0E">
        <w:rPr>
          <w:sz w:val="22"/>
          <w:szCs w:val="22"/>
        </w:rPr>
        <w:t>=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 xml:space="preserve">infectivity reduction factor; </w:t>
      </w:r>
      <w:proofErr w:type="spellStart"/>
      <w:r w:rsidR="00492D0E">
        <w:rPr>
          <w:sz w:val="22"/>
          <w:szCs w:val="22"/>
        </w:rPr>
        <w:t>CautionRetention</w:t>
      </w:r>
      <w:proofErr w:type="spellEnd"/>
      <w:r w:rsidR="00492D0E">
        <w:rPr>
          <w:sz w:val="22"/>
          <w:szCs w:val="22"/>
        </w:rPr>
        <w:t>:</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xml:space="preserve">; </w:t>
      </w:r>
      <w:proofErr w:type="spellStart"/>
      <w:r w:rsidR="00492D0E">
        <w:rPr>
          <w:sz w:val="22"/>
          <w:szCs w:val="22"/>
        </w:rPr>
        <w:t>CautionICUFrac</w:t>
      </w:r>
      <w:proofErr w:type="spellEnd"/>
      <w:r w:rsidR="00492D0E">
        <w:rPr>
          <w:sz w:val="22"/>
          <w:szCs w:val="22"/>
        </w:rPr>
        <w:t>: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w:t>
      </w:r>
      <w:proofErr w:type="spellStart"/>
      <w:r w:rsidR="00492D0E">
        <w:rPr>
          <w:sz w:val="22"/>
          <w:szCs w:val="22"/>
        </w:rPr>
        <w:t>ICUFrac</w:t>
      </w:r>
      <w:proofErr w:type="spellEnd"/>
      <w:r w:rsidR="00492D0E">
        <w:rPr>
          <w:sz w:val="22"/>
          <w:szCs w:val="22"/>
        </w:rPr>
        <w:t>*</w:t>
      </w:r>
      <w:proofErr w:type="spellStart"/>
      <w:r w:rsidR="00492D0E">
        <w:rPr>
          <w:sz w:val="22"/>
          <w:szCs w:val="22"/>
        </w:rPr>
        <w:t>CautionICUFrac</w:t>
      </w:r>
      <w:proofErr w:type="spellEnd"/>
      <w:r w:rsidR="00492D0E">
        <w:rPr>
          <w:sz w:val="22"/>
          <w:szCs w:val="22"/>
        </w:rPr>
        <w:t xml:space="preserve">, fixing </w:t>
      </w:r>
      <w:proofErr w:type="spellStart"/>
      <w:r w:rsidR="00492D0E">
        <w:rPr>
          <w:sz w:val="22"/>
          <w:szCs w:val="22"/>
        </w:rPr>
        <w:t>ICUFrac</w:t>
      </w:r>
      <w:proofErr w:type="spellEnd"/>
      <w:r w:rsidR="00492D0E">
        <w:rPr>
          <w:sz w:val="22"/>
          <w:szCs w:val="22"/>
        </w:rPr>
        <w:t>=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The extensions to the cautionary models of Fig. S2 are shaded green. Note that the uncaut</w:t>
      </w:r>
      <w:proofErr w:type="spellStart"/>
      <w:r w:rsidR="00AA705A">
        <w:rPr>
          <w:rFonts w:eastAsiaTheme="minorEastAsia"/>
          <w:sz w:val="22"/>
          <w:szCs w:val="22"/>
        </w:rPr>
        <w:t>ionables</w:t>
      </w:r>
      <w:proofErr w:type="spellEnd"/>
      <w:r w:rsidR="00AA705A">
        <w:rPr>
          <w:rFonts w:eastAsiaTheme="minorEastAsia"/>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tionable (with rate coefficient </w:t>
      </w:r>
      <w:proofErr w:type="spellStart"/>
      <w:r w:rsidR="00AA705A" w:rsidRPr="00AA705A">
        <w:rPr>
          <w:rFonts w:eastAsiaTheme="minorEastAsia"/>
          <w:i/>
          <w:iCs/>
          <w:sz w:val="22"/>
          <w:szCs w:val="22"/>
        </w:rPr>
        <w:t>k</w:t>
      </w:r>
      <w:r w:rsidR="00AA705A" w:rsidRPr="00AA705A">
        <w:rPr>
          <w:rFonts w:eastAsiaTheme="minorEastAsia"/>
          <w:i/>
          <w:iCs/>
          <w:sz w:val="22"/>
          <w:szCs w:val="22"/>
          <w:vertAlign w:val="subscript"/>
        </w:rPr>
        <w:t>u</w:t>
      </w:r>
      <w:proofErr w:type="spellEnd"/>
      <w:r w:rsidR="00AA705A">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w:t>
      </w:r>
      <w:proofErr w:type="spellStart"/>
      <w:r w:rsidR="00AA705A">
        <w:rPr>
          <w:rFonts w:eastAsiaTheme="minorEastAsia"/>
          <w:sz w:val="22"/>
          <w:szCs w:val="22"/>
        </w:rPr>
        <w:t>cautionable</w:t>
      </w:r>
      <w:proofErr w:type="spellEnd"/>
      <w:r w:rsidR="00AA705A">
        <w:rPr>
          <w:rFonts w:eastAsiaTheme="minorEastAsia"/>
          <w:sz w:val="22"/>
          <w:szCs w:val="22"/>
        </w:rPr>
        <w:t xml:space="preserv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94EF5FC" w14:textId="0291CC4D" w:rsidR="0054135A" w:rsidRDefault="0054135A" w:rsidP="00EC1907">
      <w:pPr>
        <w:jc w:val="both"/>
        <w:rPr>
          <w:b/>
          <w:bCs/>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11C3E894" w14:textId="77777777" w:rsidR="004A18DA" w:rsidRPr="004A18DA" w:rsidRDefault="0011114A" w:rsidP="004A18DA">
      <w:pPr>
        <w:pStyle w:val="EndNoteBibliography"/>
        <w:rPr>
          <w:noProof/>
        </w:rPr>
      </w:pPr>
      <w:r>
        <w:fldChar w:fldCharType="begin"/>
      </w:r>
      <w:r>
        <w:instrText xml:space="preserve"> ADDIN EN.REFLIST </w:instrText>
      </w:r>
      <w:r>
        <w:fldChar w:fldCharType="separate"/>
      </w:r>
      <w:r w:rsidR="004A18DA" w:rsidRPr="004A18DA">
        <w:rPr>
          <w:noProof/>
        </w:rPr>
        <w:t>1.</w:t>
      </w:r>
      <w:r w:rsidR="004A18DA" w:rsidRPr="004A18DA">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5127225C" w14:textId="77777777" w:rsidR="004A18DA" w:rsidRPr="004A18DA" w:rsidRDefault="004A18DA" w:rsidP="004A18DA">
      <w:pPr>
        <w:pStyle w:val="EndNoteBibliography"/>
        <w:rPr>
          <w:noProof/>
        </w:rPr>
      </w:pPr>
      <w:r w:rsidRPr="004A18DA">
        <w:rPr>
          <w:noProof/>
        </w:rPr>
        <w:t>2.</w:t>
      </w:r>
      <w:r w:rsidRPr="004A18DA">
        <w:rPr>
          <w:noProof/>
        </w:rPr>
        <w:tab/>
        <w:t>Anderson, R.M., Anderson, B., May, R.M.: Infectious Diseases of Humans: Dynamics and Control. Oxford University Press, Oxford, UK (1992) 9780198540403</w:t>
      </w:r>
    </w:p>
    <w:p w14:paraId="2C4459FF" w14:textId="77777777" w:rsidR="004A18DA" w:rsidRPr="004A18DA" w:rsidRDefault="004A18DA" w:rsidP="004A18DA">
      <w:pPr>
        <w:pStyle w:val="EndNoteBibliography"/>
        <w:rPr>
          <w:noProof/>
        </w:rPr>
      </w:pPr>
      <w:r w:rsidRPr="004A18DA">
        <w:rPr>
          <w:noProof/>
        </w:rPr>
        <w:t>3.</w:t>
      </w:r>
      <w:r w:rsidRPr="004A18DA">
        <w:rPr>
          <w:noProof/>
        </w:rPr>
        <w:tab/>
        <w:t>Anderson, R., May, R.: Directly transmitted infections diseases: control by vaccination. Science 215, 1053-1060 (1982) 10.1126/science.7063839</w:t>
      </w:r>
    </w:p>
    <w:p w14:paraId="2C62ADE9" w14:textId="77777777" w:rsidR="004A18DA" w:rsidRPr="004A18DA" w:rsidRDefault="004A18DA" w:rsidP="004A18DA">
      <w:pPr>
        <w:pStyle w:val="EndNoteBibliography"/>
        <w:rPr>
          <w:noProof/>
        </w:rPr>
      </w:pPr>
      <w:r w:rsidRPr="004A18DA">
        <w:rPr>
          <w:noProof/>
        </w:rPr>
        <w:t>4.</w:t>
      </w:r>
      <w:r w:rsidRPr="004A18DA">
        <w:rPr>
          <w:noProof/>
        </w:rPr>
        <w:tab/>
        <w:t>Hethcote, H.W.: The Mathematics of Infectious Diseases. SIAM Rev. 42, 599–653 (2000) 10.1137/s0036144500371907</w:t>
      </w:r>
    </w:p>
    <w:p w14:paraId="49E517AC" w14:textId="1275F11B" w:rsidR="004A18DA" w:rsidRPr="004A18DA" w:rsidRDefault="004A18DA" w:rsidP="004A18DA">
      <w:pPr>
        <w:pStyle w:val="EndNoteBibliography"/>
        <w:rPr>
          <w:noProof/>
        </w:rPr>
      </w:pPr>
      <w:r w:rsidRPr="004A18DA">
        <w:rPr>
          <w:noProof/>
        </w:rPr>
        <w:t>5.</w:t>
      </w:r>
      <w:r w:rsidRPr="004A18DA">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47" w:history="1">
        <w:r w:rsidRPr="004A18DA">
          <w:rPr>
            <w:rStyle w:val="Hyperlink"/>
            <w:noProof/>
          </w:rPr>
          <w:t>https://doi.org/10.1001/jama.2020.2648</w:t>
        </w:r>
      </w:hyperlink>
    </w:p>
    <w:p w14:paraId="32B9089C" w14:textId="5CA2201B" w:rsidR="004A18DA" w:rsidRPr="004A18DA" w:rsidRDefault="004A18DA" w:rsidP="004A18DA">
      <w:pPr>
        <w:pStyle w:val="EndNoteBibliography"/>
        <w:rPr>
          <w:noProof/>
        </w:rPr>
      </w:pPr>
      <w:r w:rsidRPr="004A18DA">
        <w:rPr>
          <w:noProof/>
        </w:rPr>
        <w:t>6.</w:t>
      </w:r>
      <w:r w:rsidRPr="004A18DA">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48" w:history="1">
        <w:r w:rsidRPr="004A18DA">
          <w:rPr>
            <w:rStyle w:val="Hyperlink"/>
            <w:noProof/>
          </w:rPr>
          <w:t>https://doi.org/10.1016/j.ijid.2020.02.058</w:t>
        </w:r>
      </w:hyperlink>
    </w:p>
    <w:p w14:paraId="07C17C34" w14:textId="0691019A" w:rsidR="004A18DA" w:rsidRPr="004A18DA" w:rsidRDefault="004A18DA" w:rsidP="004A18DA">
      <w:pPr>
        <w:pStyle w:val="EndNoteBibliography"/>
        <w:rPr>
          <w:noProof/>
        </w:rPr>
      </w:pPr>
      <w:r w:rsidRPr="004A18DA">
        <w:rPr>
          <w:noProof/>
        </w:rPr>
        <w:t>7.</w:t>
      </w:r>
      <w:r w:rsidRPr="004A18DA">
        <w:rPr>
          <w:noProof/>
        </w:rPr>
        <w:tab/>
        <w:t xml:space="preserve">Giordano, G., Blanchini, F., Bruno, R., Colaneri, P., Di Filippo, A., Di Matteo, A., Colaneri, M.: Modelling the COVID-19 epidemic and implementation of population-wide interventions in Italy. Nature Medicine (2020) </w:t>
      </w:r>
      <w:hyperlink r:id="rId49" w:history="1">
        <w:r w:rsidRPr="004A18DA">
          <w:rPr>
            <w:rStyle w:val="Hyperlink"/>
            <w:noProof/>
          </w:rPr>
          <w:t>https://doi.org/10.1038/s41591-020-0883-7</w:t>
        </w:r>
      </w:hyperlink>
    </w:p>
    <w:p w14:paraId="0585C66A" w14:textId="77777777" w:rsidR="004A18DA" w:rsidRPr="004A18DA" w:rsidRDefault="004A18DA" w:rsidP="004A18DA">
      <w:pPr>
        <w:pStyle w:val="EndNoteBibliography"/>
        <w:rPr>
          <w:noProof/>
        </w:rPr>
      </w:pPr>
      <w:r w:rsidRPr="004A18DA">
        <w:rPr>
          <w:noProof/>
        </w:rPr>
        <w:t>8.</w:t>
      </w:r>
      <w:r w:rsidRPr="004A18DA">
        <w:rPr>
          <w:noProof/>
        </w:rPr>
        <w:tab/>
        <w:t>Gumel, A.B., Ruan, S., Day, T., Watmough, J., Brauer, F., van den Driessche, P., Gabrielson, D., Bowman, C., Alexander, M.E., Ardal, S., Wu, J., Sahai, B.M.: Modelling strategies for controlling SARS outbreaks. Proc Biol Sci 271, 2223-2232 (2004) 10.1098/rspb.2004.2800</w:t>
      </w:r>
    </w:p>
    <w:p w14:paraId="751DD380" w14:textId="77777777" w:rsidR="004A18DA" w:rsidRPr="004A18DA" w:rsidRDefault="004A18DA" w:rsidP="004A18DA">
      <w:pPr>
        <w:pStyle w:val="EndNoteBibliography"/>
        <w:rPr>
          <w:noProof/>
        </w:rPr>
      </w:pPr>
      <w:r w:rsidRPr="004A18DA">
        <w:rPr>
          <w:noProof/>
        </w:rPr>
        <w:t>9.</w:t>
      </w:r>
      <w:r w:rsidRPr="004A18DA">
        <w:rPr>
          <w:noProof/>
        </w:rPr>
        <w:tab/>
        <w:t xml:space="preserve">Klepac, P., Kucharski, A.J., Conlan, A.J., Kissler, S., Tang, M., Fry, H., Gog, J.R.: Contacts in context: large-scale setting-specific social mixing matrices from the BBC Pandemic project. medRxiv (2020) </w:t>
      </w:r>
    </w:p>
    <w:p w14:paraId="1E2620C9" w14:textId="77777777" w:rsidR="004A18DA" w:rsidRPr="004A18DA" w:rsidRDefault="004A18DA" w:rsidP="004A18DA">
      <w:pPr>
        <w:pStyle w:val="EndNoteBibliography"/>
        <w:rPr>
          <w:noProof/>
        </w:rPr>
      </w:pPr>
      <w:r w:rsidRPr="004A18DA">
        <w:rPr>
          <w:noProof/>
        </w:rPr>
        <w:t>10.</w:t>
      </w:r>
      <w:r w:rsidRPr="004A18DA">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1122FC8D" w14:textId="5BCBDDC2" w:rsidR="004A18DA" w:rsidRPr="004A18DA" w:rsidRDefault="004A18DA" w:rsidP="004A18DA">
      <w:pPr>
        <w:pStyle w:val="EndNoteBibliography"/>
        <w:rPr>
          <w:noProof/>
        </w:rPr>
      </w:pPr>
      <w:r w:rsidRPr="004A18DA">
        <w:rPr>
          <w:noProof/>
        </w:rPr>
        <w:t>11.</w:t>
      </w:r>
      <w:r w:rsidRPr="004A18DA">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50" w:history="1">
        <w:r w:rsidRPr="004A18DA">
          <w:rPr>
            <w:rStyle w:val="Hyperlink"/>
            <w:noProof/>
          </w:rPr>
          <w:t>https://doi.org/10.1016/S2214-109X(20)30074-7</w:t>
        </w:r>
      </w:hyperlink>
    </w:p>
    <w:p w14:paraId="7A34363F" w14:textId="77777777" w:rsidR="004A18DA" w:rsidRPr="004A18DA" w:rsidRDefault="004A18DA" w:rsidP="004A18DA">
      <w:pPr>
        <w:pStyle w:val="EndNoteBibliography"/>
        <w:rPr>
          <w:noProof/>
        </w:rPr>
      </w:pPr>
      <w:r w:rsidRPr="004A18DA">
        <w:rPr>
          <w:noProof/>
        </w:rPr>
        <w:t>12.</w:t>
      </w:r>
      <w:r w:rsidRPr="004A18DA">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44753093" w14:textId="77777777" w:rsidR="004A18DA" w:rsidRPr="004A18DA" w:rsidRDefault="004A18DA" w:rsidP="004A18DA">
      <w:pPr>
        <w:pStyle w:val="EndNoteBibliography"/>
        <w:rPr>
          <w:noProof/>
        </w:rPr>
      </w:pPr>
      <w:r w:rsidRPr="004A18DA">
        <w:rPr>
          <w:noProof/>
        </w:rPr>
        <w:lastRenderedPageBreak/>
        <w:t>13.</w:t>
      </w:r>
      <w:r w:rsidRPr="004A18DA">
        <w:rPr>
          <w:noProof/>
        </w:rPr>
        <w:tab/>
        <w:t>Angulo, J., Yu, H.-L., Langousis, A., Kolovos, A., Wang, J., Madrid, A.E., Christakos, G.: Spatiotemporal Infectious Disease Modeling: A BME-SIR Approach. PLOS ONE 8, e72168 (2013) 10.1371/journal.pone.0072168</w:t>
      </w:r>
    </w:p>
    <w:p w14:paraId="3AF5466E" w14:textId="77777777" w:rsidR="004A18DA" w:rsidRPr="004A18DA" w:rsidRDefault="004A18DA" w:rsidP="004A18DA">
      <w:pPr>
        <w:pStyle w:val="EndNoteBibliography"/>
        <w:rPr>
          <w:noProof/>
        </w:rPr>
      </w:pPr>
      <w:r w:rsidRPr="004A18DA">
        <w:rPr>
          <w:noProof/>
        </w:rPr>
        <w:t>14.</w:t>
      </w:r>
      <w:r w:rsidRPr="004A18DA">
        <w:rPr>
          <w:noProof/>
        </w:rPr>
        <w:tab/>
        <w:t>Keeling, M.J.: The effects of local spatial structure on epidemiological invasions. Proc Biol Sci 266, 859-867 (1999) 10.1098/rspb.1999.0716</w:t>
      </w:r>
    </w:p>
    <w:p w14:paraId="1D04563E" w14:textId="77777777" w:rsidR="004A18DA" w:rsidRPr="004A18DA" w:rsidRDefault="004A18DA" w:rsidP="004A18DA">
      <w:pPr>
        <w:pStyle w:val="EndNoteBibliography"/>
        <w:rPr>
          <w:noProof/>
        </w:rPr>
      </w:pPr>
      <w:r w:rsidRPr="004A18DA">
        <w:rPr>
          <w:noProof/>
        </w:rPr>
        <w:t>15.</w:t>
      </w:r>
      <w:r w:rsidRPr="004A18DA">
        <w:rPr>
          <w:noProof/>
        </w:rPr>
        <w:tab/>
        <w:t>Danon, L., Brooks-Pollock, E., Bailey, M., Keeling, M.J.: A spatial model of CoVID-19 transmission in England and Wales: early spread and peak timing. medRxiv 2020.2002.2012.20022566 (2020) 10.1101/2020.02.12.20022566</w:t>
      </w:r>
    </w:p>
    <w:p w14:paraId="5C363713" w14:textId="77777777" w:rsidR="004A18DA" w:rsidRPr="004A18DA" w:rsidRDefault="004A18DA" w:rsidP="004A18DA">
      <w:pPr>
        <w:pStyle w:val="EndNoteBibliography"/>
        <w:rPr>
          <w:noProof/>
        </w:rPr>
      </w:pPr>
      <w:r w:rsidRPr="004A18DA">
        <w:rPr>
          <w:noProof/>
        </w:rPr>
        <w:t>16.</w:t>
      </w:r>
      <w:r w:rsidRPr="004A18DA">
        <w:rPr>
          <w:noProof/>
        </w:rPr>
        <w:tab/>
        <w:t xml:space="preserve">Ziff, A.L., Ziff, R.M.: Fractal kinetics of COVID-19 pandemic. medRxiv (2020) </w:t>
      </w:r>
    </w:p>
    <w:p w14:paraId="3D6361F1" w14:textId="77777777" w:rsidR="004A18DA" w:rsidRPr="004A18DA" w:rsidRDefault="004A18DA" w:rsidP="004A18DA">
      <w:pPr>
        <w:pStyle w:val="EndNoteBibliography"/>
        <w:rPr>
          <w:noProof/>
        </w:rPr>
      </w:pPr>
      <w:r w:rsidRPr="004A18DA">
        <w:rPr>
          <w:noProof/>
        </w:rPr>
        <w:t>17.</w:t>
      </w:r>
      <w:r w:rsidRPr="004A18DA">
        <w:rPr>
          <w:noProof/>
        </w:rPr>
        <w:tab/>
        <w:t>Simoes, J.M.: Spatial Epidemic Modelling in Social Networks. AIP Conference Proceedings 776, 287-297 (2005) 10.1063/1.1985395</w:t>
      </w:r>
    </w:p>
    <w:p w14:paraId="1E898C7D" w14:textId="77777777" w:rsidR="004A18DA" w:rsidRPr="004A18DA" w:rsidRDefault="004A18DA" w:rsidP="004A18DA">
      <w:pPr>
        <w:pStyle w:val="EndNoteBibliography"/>
        <w:rPr>
          <w:noProof/>
        </w:rPr>
      </w:pPr>
      <w:r w:rsidRPr="004A18DA">
        <w:rPr>
          <w:noProof/>
        </w:rPr>
        <w:t>18.</w:t>
      </w:r>
      <w:r w:rsidRPr="004A18DA">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19DE5CED" w14:textId="77777777" w:rsidR="004A18DA" w:rsidRPr="004A18DA" w:rsidRDefault="004A18DA" w:rsidP="004A18DA">
      <w:pPr>
        <w:pStyle w:val="EndNoteBibliography"/>
        <w:rPr>
          <w:noProof/>
        </w:rPr>
      </w:pPr>
      <w:r w:rsidRPr="004A18DA">
        <w:rPr>
          <w:noProof/>
        </w:rPr>
        <w:t>19.</w:t>
      </w:r>
      <w:r w:rsidRPr="004A18DA">
        <w:rPr>
          <w:noProof/>
        </w:rPr>
        <w:tab/>
        <w:t>Hunter, E., Mac Namee, B., Kelleher, J.D.: A Taxonomy for Agent-Based Models in Human Infectious Disease Epidemiology. Journal of Artificial Societies and Social Simulation 20, 2 (2017) 10.18564/jasss.3414</w:t>
      </w:r>
    </w:p>
    <w:p w14:paraId="129568A0" w14:textId="77777777" w:rsidR="004A18DA" w:rsidRPr="004A18DA" w:rsidRDefault="004A18DA" w:rsidP="004A18DA">
      <w:pPr>
        <w:pStyle w:val="EndNoteBibliography"/>
        <w:rPr>
          <w:noProof/>
        </w:rPr>
      </w:pPr>
      <w:r w:rsidRPr="004A18DA">
        <w:rPr>
          <w:noProof/>
        </w:rPr>
        <w:t>20.</w:t>
      </w:r>
      <w:r w:rsidRPr="004A18DA">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670A5D4E" w14:textId="77777777" w:rsidR="004A18DA" w:rsidRPr="004A18DA" w:rsidRDefault="004A18DA" w:rsidP="004A18DA">
      <w:pPr>
        <w:pStyle w:val="EndNoteBibliography"/>
        <w:rPr>
          <w:noProof/>
        </w:rPr>
      </w:pPr>
      <w:r w:rsidRPr="004A18DA">
        <w:rPr>
          <w:noProof/>
        </w:rPr>
        <w:t>21.</w:t>
      </w:r>
      <w:r w:rsidRPr="004A18DA">
        <w:rPr>
          <w:noProof/>
        </w:rPr>
        <w:tab/>
        <w:t>Wang, C.J., Ng, C.Y., Brook, R.H.: Response to COVID-19 in Taiwan: Big Data Analytics, New Technology, and Proactive Testing. JAMA 323, 1341-1342 (2020) 10.1001/jama.2020.3151</w:t>
      </w:r>
    </w:p>
    <w:p w14:paraId="2053BDD7" w14:textId="745C81B0" w:rsidR="004A18DA" w:rsidRPr="004A18DA" w:rsidRDefault="004A18DA" w:rsidP="004A18DA">
      <w:pPr>
        <w:pStyle w:val="EndNoteBibliography"/>
        <w:rPr>
          <w:noProof/>
        </w:rPr>
      </w:pPr>
      <w:r w:rsidRPr="004A18DA">
        <w:rPr>
          <w:noProof/>
        </w:rPr>
        <w:t>22.</w:t>
      </w:r>
      <w:r w:rsidRPr="004A18DA">
        <w:rPr>
          <w:noProof/>
        </w:rPr>
        <w:tab/>
        <w:t xml:space="preserve">Zhou, C., Su, F., Pei, T., Zhang, A., Du, Y., Luo, B., Cao, Z., Wang, J., Yuan, W., Zhu, Y., Song, C., Chen, J., Xu, J., Li, F., Ma, T., Jiang, L., Yan, F., Yi, J., Hu, Y., Liao, Y., Xiao, H.: COVID-19: Challenges to GIS with Big Data. Geography and Sustainability 1, 77-87 (2020) </w:t>
      </w:r>
      <w:hyperlink r:id="rId51" w:history="1">
        <w:r w:rsidRPr="004A18DA">
          <w:rPr>
            <w:rStyle w:val="Hyperlink"/>
            <w:noProof/>
          </w:rPr>
          <w:t>https://doi.org/10.1016/j.geosus.2020.03.005</w:t>
        </w:r>
      </w:hyperlink>
    </w:p>
    <w:p w14:paraId="6A811F80" w14:textId="77777777" w:rsidR="004A18DA" w:rsidRPr="004A18DA" w:rsidRDefault="004A18DA" w:rsidP="004A18DA">
      <w:pPr>
        <w:pStyle w:val="EndNoteBibliography"/>
        <w:rPr>
          <w:noProof/>
        </w:rPr>
      </w:pPr>
      <w:r w:rsidRPr="004A18DA">
        <w:rPr>
          <w:noProof/>
        </w:rPr>
        <w:t>23.</w:t>
      </w:r>
      <w:r w:rsidRPr="004A18DA">
        <w:rPr>
          <w:noProof/>
        </w:rPr>
        <w:tab/>
        <w:t>Chowell, G., Sattenspiel, L., Bansal, S., Viboud, C.: Mathematical models to characterize early epidemic growth: A review. Phys Life Rev 18, 66-97 (2016) 10.1016/j.plrev.2016.07.005</w:t>
      </w:r>
    </w:p>
    <w:p w14:paraId="4C6A6C2E" w14:textId="77777777" w:rsidR="004A18DA" w:rsidRPr="004A18DA" w:rsidRDefault="004A18DA" w:rsidP="004A18DA">
      <w:pPr>
        <w:pStyle w:val="EndNoteBibliography"/>
        <w:rPr>
          <w:noProof/>
        </w:rPr>
      </w:pPr>
      <w:r w:rsidRPr="004A18DA">
        <w:rPr>
          <w:noProof/>
        </w:rPr>
        <w:t>24.</w:t>
      </w:r>
      <w:r w:rsidRPr="004A18DA">
        <w:rPr>
          <w:noProof/>
        </w:rPr>
        <w:tab/>
        <w:t xml:space="preserve">Okell, L.C., Verity, R., Watson, O.J., Mishra, S., Walker, P., Whittaker, C., Katzourakis, A., Donnelly, C.A., Riley, S., Ghani, A.C.: Have deaths from COVID-19 in Europe plateaued due to herd immunity? Lancet (London, England) (2020) </w:t>
      </w:r>
    </w:p>
    <w:p w14:paraId="03E8658E" w14:textId="77777777" w:rsidR="004A18DA" w:rsidRPr="004A18DA" w:rsidRDefault="004A18DA" w:rsidP="004A18DA">
      <w:pPr>
        <w:pStyle w:val="EndNoteBibliography"/>
        <w:rPr>
          <w:noProof/>
        </w:rPr>
      </w:pPr>
      <w:r w:rsidRPr="004A18DA">
        <w:rPr>
          <w:noProof/>
        </w:rPr>
        <w:t>25.</w:t>
      </w:r>
      <w:r w:rsidRPr="004A18DA">
        <w:rPr>
          <w:noProof/>
        </w:rPr>
        <w:tab/>
        <w:t>Fenichel, E.P., Castillo-Chavez, C., Ceddia, M.G., Chowell, G., Parra, P.A.G., Hickling, G.J., Holloway, G., Horan, R., Morin, B., Perrings, C., Springborn, M., Velazquez, L., Villalobos, C.: Adaptive human behavior in epidemiological models. Proc Natl Acad Sci U S A 108, 6306-6311 (2011) 10.1073/pnas.1011250108</w:t>
      </w:r>
    </w:p>
    <w:p w14:paraId="0E8F2643" w14:textId="77777777" w:rsidR="004A18DA" w:rsidRPr="004A18DA" w:rsidRDefault="004A18DA" w:rsidP="004A18DA">
      <w:pPr>
        <w:pStyle w:val="EndNoteBibliography"/>
        <w:rPr>
          <w:noProof/>
        </w:rPr>
      </w:pPr>
      <w:r w:rsidRPr="004A18DA">
        <w:rPr>
          <w:noProof/>
        </w:rPr>
        <w:t>26.</w:t>
      </w:r>
      <w:r w:rsidRPr="004A18DA">
        <w:rPr>
          <w:noProof/>
        </w:rPr>
        <w:tab/>
        <w:t>Epstein, J.M., Parker, J., Cummings, D., Hammond, R.A.: Coupled Contagion Dynamics of Fear and Disease: Mathematical and Computational Explorations. PLOS ONE 3, e3955 (2008) 10.1371/journal.pone.0003955</w:t>
      </w:r>
    </w:p>
    <w:p w14:paraId="49F4E047" w14:textId="47A61E80" w:rsidR="004A18DA" w:rsidRPr="004A18DA" w:rsidRDefault="004A18DA" w:rsidP="004A18DA">
      <w:pPr>
        <w:pStyle w:val="EndNoteBibliography"/>
        <w:rPr>
          <w:noProof/>
        </w:rPr>
      </w:pPr>
      <w:r w:rsidRPr="004A18DA">
        <w:rPr>
          <w:noProof/>
        </w:rPr>
        <w:t>27.</w:t>
      </w:r>
      <w:r w:rsidRPr="004A18DA">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52" w:history="1">
        <w:r w:rsidRPr="004A18DA">
          <w:rPr>
            <w:rStyle w:val="Hyperlink"/>
            <w:noProof/>
          </w:rPr>
          <w:t>https://doi.org/10.1016/j.ssci.2020.104773</w:t>
        </w:r>
      </w:hyperlink>
    </w:p>
    <w:p w14:paraId="7E110DE8" w14:textId="0A7CACC7" w:rsidR="004A18DA" w:rsidRPr="004A18DA" w:rsidRDefault="004A18DA" w:rsidP="004A18DA">
      <w:pPr>
        <w:pStyle w:val="EndNoteBibliography"/>
        <w:rPr>
          <w:noProof/>
        </w:rPr>
      </w:pPr>
      <w:r w:rsidRPr="004A18DA">
        <w:rPr>
          <w:noProof/>
        </w:rPr>
        <w:lastRenderedPageBreak/>
        <w:t>28.</w:t>
      </w:r>
      <w:r w:rsidRPr="004A18DA">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53" w:history="1">
        <w:r w:rsidRPr="004A18DA">
          <w:rPr>
            <w:rStyle w:val="Hyperlink"/>
            <w:noProof/>
          </w:rPr>
          <w:t>https://doi.org/10.1101/2020.03.24.20042291</w:t>
        </w:r>
      </w:hyperlink>
    </w:p>
    <w:p w14:paraId="3DCC4C0B" w14:textId="77777777" w:rsidR="004A18DA" w:rsidRPr="004A18DA" w:rsidRDefault="004A18DA" w:rsidP="004A18DA">
      <w:pPr>
        <w:pStyle w:val="EndNoteBibliography"/>
        <w:rPr>
          <w:noProof/>
        </w:rPr>
      </w:pPr>
      <w:r w:rsidRPr="004A18DA">
        <w:rPr>
          <w:noProof/>
        </w:rPr>
        <w:t>29.</w:t>
      </w:r>
      <w:r w:rsidRPr="004A18DA">
        <w:rPr>
          <w:noProof/>
        </w:rPr>
        <w:tab/>
        <w:t>Yin, J., Redovich, J.: Kinetic Modeling of Virus Growth in Cells. Microbiology and Molecular Biology Reviews 82, e00066-00017 (2018) 10.1128/MMBR.00066-17</w:t>
      </w:r>
    </w:p>
    <w:p w14:paraId="24EB459D" w14:textId="77777777" w:rsidR="004A18DA" w:rsidRPr="004A18DA" w:rsidRDefault="004A18DA" w:rsidP="004A18DA">
      <w:pPr>
        <w:pStyle w:val="EndNoteBibliography"/>
        <w:rPr>
          <w:noProof/>
        </w:rPr>
      </w:pPr>
      <w:r w:rsidRPr="004A18DA">
        <w:rPr>
          <w:noProof/>
        </w:rPr>
        <w:t>30.</w:t>
      </w:r>
      <w:r w:rsidRPr="004A18DA">
        <w:rPr>
          <w:noProof/>
        </w:rPr>
        <w:tab/>
        <w:t>Biebricher, C.K., Eigen, M., Gardiner, W.C.: Kinetics of ribonucleic acid replication. Biochemistry 22, 2544-2559 (1983) 10.1021/bi00279a036</w:t>
      </w:r>
    </w:p>
    <w:p w14:paraId="787F6C03" w14:textId="5D84CF45" w:rsidR="004A18DA" w:rsidRPr="004A18DA" w:rsidRDefault="004A18DA" w:rsidP="004A18DA">
      <w:pPr>
        <w:pStyle w:val="EndNoteBibliography"/>
        <w:rPr>
          <w:noProof/>
        </w:rPr>
      </w:pPr>
      <w:r w:rsidRPr="004A18DA">
        <w:rPr>
          <w:noProof/>
        </w:rPr>
        <w:t>31.</w:t>
      </w:r>
      <w:r w:rsidRPr="004A18DA">
        <w:rPr>
          <w:noProof/>
        </w:rPr>
        <w:tab/>
        <w:t xml:space="preserve">Richard Eiser, J., Bostrom, A., Burton, I., Johnston, D.M., McClure, J., Paton, D., van der Pligt, J., White, M.P.: Risk interpretation and action: A conceptual framework for responses to natural hazards. International Journal of Disaster Risk Reduction 1, 5-16 (2012) </w:t>
      </w:r>
      <w:hyperlink r:id="rId54" w:history="1">
        <w:r w:rsidRPr="004A18DA">
          <w:rPr>
            <w:rStyle w:val="Hyperlink"/>
            <w:noProof/>
          </w:rPr>
          <w:t>https://doi.org/10.1016/j.ijdrr.2012.05.002</w:t>
        </w:r>
      </w:hyperlink>
    </w:p>
    <w:p w14:paraId="70916F4A" w14:textId="77777777" w:rsidR="004A18DA" w:rsidRPr="004A18DA" w:rsidRDefault="004A18DA" w:rsidP="004A18DA">
      <w:pPr>
        <w:pStyle w:val="EndNoteBibliography"/>
        <w:rPr>
          <w:noProof/>
        </w:rPr>
      </w:pPr>
      <w:r w:rsidRPr="004A18DA">
        <w:rPr>
          <w:noProof/>
        </w:rPr>
        <w:t>32.</w:t>
      </w:r>
      <w:r w:rsidRPr="004A18DA">
        <w:rPr>
          <w:noProof/>
        </w:rPr>
        <w:tab/>
        <w:t xml:space="preserve">Tye, E., Finnie, T.J.R., Hall, I., Leach, S.: PyGOM - A Python Package for Simplifying Modelling with Systems of Ordinary Differential Equations. ArXiv abs/1803.06934, (2018) </w:t>
      </w:r>
    </w:p>
    <w:p w14:paraId="769D91FA" w14:textId="2F0EC528" w:rsidR="004A18DA" w:rsidRPr="004A18DA" w:rsidRDefault="004A18DA" w:rsidP="004A18DA">
      <w:pPr>
        <w:pStyle w:val="EndNoteBibliography"/>
        <w:rPr>
          <w:noProof/>
        </w:rPr>
      </w:pPr>
      <w:r w:rsidRPr="004A18DA">
        <w:rPr>
          <w:noProof/>
        </w:rPr>
        <w:t>33.</w:t>
      </w:r>
      <w:r w:rsidRPr="004A18DA">
        <w:rPr>
          <w:noProof/>
        </w:rPr>
        <w:tab/>
        <w:t xml:space="preserve">Hill, A., Levy, M., Xie, S., Sheen, S., Shinnick, J., Gheorghe, A., Rehmann, C.: Modeling COVID-19 spread vs healthcare capacity, 2020., Planning as Inference in Epidemiological Models.  Available from: </w:t>
      </w:r>
      <w:hyperlink r:id="rId55" w:history="1">
        <w:r w:rsidRPr="004A18DA">
          <w:rPr>
            <w:rStyle w:val="Hyperlink"/>
            <w:noProof/>
          </w:rPr>
          <w:t>https://www.researchgate.net/publication/340295625_Planning_as_Inference_in_Epidemiological_Models</w:t>
        </w:r>
      </w:hyperlink>
      <w:r w:rsidRPr="004A18DA">
        <w:rPr>
          <w:noProof/>
        </w:rPr>
        <w:t xml:space="preserve">. (2020) </w:t>
      </w:r>
    </w:p>
    <w:p w14:paraId="7A46E245" w14:textId="74336B97" w:rsidR="004A18DA" w:rsidRPr="004A18DA" w:rsidRDefault="004A18DA" w:rsidP="004A18DA">
      <w:pPr>
        <w:pStyle w:val="EndNoteBibliography"/>
        <w:rPr>
          <w:noProof/>
        </w:rPr>
      </w:pPr>
      <w:r w:rsidRPr="004A18DA">
        <w:rPr>
          <w:noProof/>
        </w:rPr>
        <w:t>34.</w:t>
      </w:r>
      <w:r w:rsidRPr="004A18DA">
        <w:rPr>
          <w:noProof/>
        </w:rPr>
        <w:tab/>
        <w:t xml:space="preserve">Jekel, C.F., Venter, G., pwlf: A Python Library for Fitting 1D Continuous Piecewise Linear Functions  </w:t>
      </w:r>
      <w:hyperlink r:id="rId56" w:history="1">
        <w:r w:rsidRPr="004A18DA">
          <w:rPr>
            <w:rStyle w:val="Hyperlink"/>
            <w:noProof/>
          </w:rPr>
          <w:t>https://github.com/cjekel/piecewise_linear_fit_py</w:t>
        </w:r>
      </w:hyperlink>
      <w:r w:rsidRPr="004A18DA">
        <w:rPr>
          <w:noProof/>
        </w:rPr>
        <w:t xml:space="preserve"> </w:t>
      </w:r>
    </w:p>
    <w:p w14:paraId="797B7548" w14:textId="1FC24111" w:rsidR="00A41CB4" w:rsidRDefault="0011114A">
      <w:r>
        <w:fldChar w:fldCharType="end"/>
      </w:r>
    </w:p>
    <w:sectPr w:rsidR="00A41CB4" w:rsidSect="00205CEC">
      <w:footerReference w:type="even" r:id="rId57"/>
      <w:footerReference w:type="default" r:id="rId5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ED680D" w14:textId="77777777" w:rsidR="00C04966" w:rsidRDefault="00C04966" w:rsidP="00205CEC">
      <w:r>
        <w:separator/>
      </w:r>
    </w:p>
  </w:endnote>
  <w:endnote w:type="continuationSeparator" w:id="0">
    <w:p w14:paraId="0B9BD21F" w14:textId="77777777" w:rsidR="00C04966" w:rsidRDefault="00C04966" w:rsidP="00205CEC">
      <w:r>
        <w:continuationSeparator/>
      </w:r>
    </w:p>
  </w:endnote>
  <w:endnote w:type="continuationNotice" w:id="1">
    <w:p w14:paraId="599D21AF" w14:textId="77777777" w:rsidR="00C04966" w:rsidRDefault="00C049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altName w:val="﷽﷽﷽﷽﷽﷽﷽﷽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25309" w:rsidRDefault="00025309"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25309" w:rsidRDefault="00025309"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C26FEB" w14:textId="77777777" w:rsidR="00C04966" w:rsidRDefault="00C04966" w:rsidP="00205CEC">
      <w:r>
        <w:separator/>
      </w:r>
    </w:p>
  </w:footnote>
  <w:footnote w:type="continuationSeparator" w:id="0">
    <w:p w14:paraId="0C976EE6" w14:textId="77777777" w:rsidR="00C04966" w:rsidRDefault="00C04966" w:rsidP="00205CEC">
      <w:r>
        <w:continuationSeparator/>
      </w:r>
    </w:p>
  </w:footnote>
  <w:footnote w:type="continuationNotice" w:id="1">
    <w:p w14:paraId="3D157CEC" w14:textId="77777777" w:rsidR="00C04966" w:rsidRDefault="00C04966"/>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proofState w:spelling="clean"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4064D"/>
    <w:rsid w:val="0000227E"/>
    <w:rsid w:val="00002DF1"/>
    <w:rsid w:val="00006C70"/>
    <w:rsid w:val="00025309"/>
    <w:rsid w:val="000362AC"/>
    <w:rsid w:val="0004656E"/>
    <w:rsid w:val="0004675E"/>
    <w:rsid w:val="00052373"/>
    <w:rsid w:val="000702F7"/>
    <w:rsid w:val="000708E9"/>
    <w:rsid w:val="00072537"/>
    <w:rsid w:val="00077136"/>
    <w:rsid w:val="00081ED4"/>
    <w:rsid w:val="00096B6B"/>
    <w:rsid w:val="000A24CA"/>
    <w:rsid w:val="000A5341"/>
    <w:rsid w:val="000A5FD6"/>
    <w:rsid w:val="000D50B2"/>
    <w:rsid w:val="000D7C0D"/>
    <w:rsid w:val="001003C1"/>
    <w:rsid w:val="00101D01"/>
    <w:rsid w:val="0010500C"/>
    <w:rsid w:val="00111098"/>
    <w:rsid w:val="0011114A"/>
    <w:rsid w:val="00123A08"/>
    <w:rsid w:val="00130C34"/>
    <w:rsid w:val="00134AA5"/>
    <w:rsid w:val="0014064D"/>
    <w:rsid w:val="00141EC7"/>
    <w:rsid w:val="001508F4"/>
    <w:rsid w:val="001663E6"/>
    <w:rsid w:val="00172775"/>
    <w:rsid w:val="00183653"/>
    <w:rsid w:val="001932BB"/>
    <w:rsid w:val="001A458D"/>
    <w:rsid w:val="001A4D37"/>
    <w:rsid w:val="001B4B3B"/>
    <w:rsid w:val="001C653A"/>
    <w:rsid w:val="001C76B6"/>
    <w:rsid w:val="001D3AEF"/>
    <w:rsid w:val="001D5F94"/>
    <w:rsid w:val="001E3962"/>
    <w:rsid w:val="00200EA8"/>
    <w:rsid w:val="00201C51"/>
    <w:rsid w:val="00205CEC"/>
    <w:rsid w:val="00211CDF"/>
    <w:rsid w:val="00222A72"/>
    <w:rsid w:val="00225626"/>
    <w:rsid w:val="00227F4E"/>
    <w:rsid w:val="00231C89"/>
    <w:rsid w:val="00235CE6"/>
    <w:rsid w:val="0024322C"/>
    <w:rsid w:val="00243B58"/>
    <w:rsid w:val="00250AAA"/>
    <w:rsid w:val="002633A9"/>
    <w:rsid w:val="00275BBB"/>
    <w:rsid w:val="0027686B"/>
    <w:rsid w:val="002B1595"/>
    <w:rsid w:val="002C669F"/>
    <w:rsid w:val="002D26F6"/>
    <w:rsid w:val="002E169A"/>
    <w:rsid w:val="002E25F7"/>
    <w:rsid w:val="002E6E35"/>
    <w:rsid w:val="00313967"/>
    <w:rsid w:val="00316F9C"/>
    <w:rsid w:val="003475CB"/>
    <w:rsid w:val="003679E9"/>
    <w:rsid w:val="00386D10"/>
    <w:rsid w:val="003976D4"/>
    <w:rsid w:val="003B726D"/>
    <w:rsid w:val="003E6B6A"/>
    <w:rsid w:val="003E6BA5"/>
    <w:rsid w:val="003F5B17"/>
    <w:rsid w:val="00403B49"/>
    <w:rsid w:val="00406BA4"/>
    <w:rsid w:val="00407D1B"/>
    <w:rsid w:val="004117B2"/>
    <w:rsid w:val="004200C1"/>
    <w:rsid w:val="004360EA"/>
    <w:rsid w:val="00445305"/>
    <w:rsid w:val="004707EC"/>
    <w:rsid w:val="00492D0E"/>
    <w:rsid w:val="004A07DA"/>
    <w:rsid w:val="004A18DA"/>
    <w:rsid w:val="004C58E1"/>
    <w:rsid w:val="004E273D"/>
    <w:rsid w:val="004E60D3"/>
    <w:rsid w:val="00517FA0"/>
    <w:rsid w:val="00523A82"/>
    <w:rsid w:val="005339B0"/>
    <w:rsid w:val="0054135A"/>
    <w:rsid w:val="00545522"/>
    <w:rsid w:val="0057313C"/>
    <w:rsid w:val="00580A50"/>
    <w:rsid w:val="00582E88"/>
    <w:rsid w:val="00585534"/>
    <w:rsid w:val="00591EE7"/>
    <w:rsid w:val="005A248A"/>
    <w:rsid w:val="005C179C"/>
    <w:rsid w:val="005E07EF"/>
    <w:rsid w:val="005F0145"/>
    <w:rsid w:val="005F3B46"/>
    <w:rsid w:val="00600F90"/>
    <w:rsid w:val="00615B64"/>
    <w:rsid w:val="006465EE"/>
    <w:rsid w:val="00671EB8"/>
    <w:rsid w:val="006836A1"/>
    <w:rsid w:val="006978B2"/>
    <w:rsid w:val="006A1118"/>
    <w:rsid w:val="006B0AED"/>
    <w:rsid w:val="006B2018"/>
    <w:rsid w:val="006B7A29"/>
    <w:rsid w:val="006E17CC"/>
    <w:rsid w:val="006F0953"/>
    <w:rsid w:val="006F28FA"/>
    <w:rsid w:val="00707395"/>
    <w:rsid w:val="007238FC"/>
    <w:rsid w:val="007379AA"/>
    <w:rsid w:val="00760B56"/>
    <w:rsid w:val="00770D6E"/>
    <w:rsid w:val="00777D93"/>
    <w:rsid w:val="00781A18"/>
    <w:rsid w:val="00783CA3"/>
    <w:rsid w:val="00785D57"/>
    <w:rsid w:val="00787E3D"/>
    <w:rsid w:val="007B048D"/>
    <w:rsid w:val="007B17AF"/>
    <w:rsid w:val="007B63DA"/>
    <w:rsid w:val="007C0877"/>
    <w:rsid w:val="007D1E71"/>
    <w:rsid w:val="007E73A9"/>
    <w:rsid w:val="008015F4"/>
    <w:rsid w:val="00831BED"/>
    <w:rsid w:val="00836B82"/>
    <w:rsid w:val="00837C60"/>
    <w:rsid w:val="00870360"/>
    <w:rsid w:val="008928AF"/>
    <w:rsid w:val="008945B5"/>
    <w:rsid w:val="00895D36"/>
    <w:rsid w:val="008A3669"/>
    <w:rsid w:val="008A56AF"/>
    <w:rsid w:val="008B2094"/>
    <w:rsid w:val="008B7610"/>
    <w:rsid w:val="008C1006"/>
    <w:rsid w:val="008C58D6"/>
    <w:rsid w:val="008D4DAF"/>
    <w:rsid w:val="008D656A"/>
    <w:rsid w:val="008E1C44"/>
    <w:rsid w:val="008E2428"/>
    <w:rsid w:val="00904403"/>
    <w:rsid w:val="00905C25"/>
    <w:rsid w:val="00916FF1"/>
    <w:rsid w:val="00925DE6"/>
    <w:rsid w:val="00927074"/>
    <w:rsid w:val="00936A37"/>
    <w:rsid w:val="0096593C"/>
    <w:rsid w:val="00971C1E"/>
    <w:rsid w:val="009723F1"/>
    <w:rsid w:val="00982B35"/>
    <w:rsid w:val="00997612"/>
    <w:rsid w:val="009A4676"/>
    <w:rsid w:val="009B7339"/>
    <w:rsid w:val="009C03BC"/>
    <w:rsid w:val="009C6B94"/>
    <w:rsid w:val="009C70C1"/>
    <w:rsid w:val="009D0B3E"/>
    <w:rsid w:val="009E453D"/>
    <w:rsid w:val="009F4214"/>
    <w:rsid w:val="00A07926"/>
    <w:rsid w:val="00A41CB4"/>
    <w:rsid w:val="00A53F9F"/>
    <w:rsid w:val="00A747C9"/>
    <w:rsid w:val="00A83AE9"/>
    <w:rsid w:val="00A905F2"/>
    <w:rsid w:val="00AA6EE7"/>
    <w:rsid w:val="00AA705A"/>
    <w:rsid w:val="00AC7395"/>
    <w:rsid w:val="00AD39E5"/>
    <w:rsid w:val="00AE0090"/>
    <w:rsid w:val="00AE2502"/>
    <w:rsid w:val="00AE4C8A"/>
    <w:rsid w:val="00B05583"/>
    <w:rsid w:val="00B07D82"/>
    <w:rsid w:val="00B15680"/>
    <w:rsid w:val="00B16E3E"/>
    <w:rsid w:val="00B2575D"/>
    <w:rsid w:val="00B776D8"/>
    <w:rsid w:val="00B81293"/>
    <w:rsid w:val="00B9464A"/>
    <w:rsid w:val="00BA2B13"/>
    <w:rsid w:val="00BA3A52"/>
    <w:rsid w:val="00BC531D"/>
    <w:rsid w:val="00C04966"/>
    <w:rsid w:val="00C12F27"/>
    <w:rsid w:val="00C27C51"/>
    <w:rsid w:val="00C35442"/>
    <w:rsid w:val="00C35EF1"/>
    <w:rsid w:val="00C45510"/>
    <w:rsid w:val="00C80F92"/>
    <w:rsid w:val="00C81F24"/>
    <w:rsid w:val="00C86CE6"/>
    <w:rsid w:val="00CA24E5"/>
    <w:rsid w:val="00CA3B20"/>
    <w:rsid w:val="00CA6E4C"/>
    <w:rsid w:val="00CB4CC3"/>
    <w:rsid w:val="00CC1644"/>
    <w:rsid w:val="00CD04BD"/>
    <w:rsid w:val="00CD16AA"/>
    <w:rsid w:val="00CD3420"/>
    <w:rsid w:val="00CE0ECA"/>
    <w:rsid w:val="00CE1077"/>
    <w:rsid w:val="00CE45E7"/>
    <w:rsid w:val="00CE5B67"/>
    <w:rsid w:val="00CE6D85"/>
    <w:rsid w:val="00CF1226"/>
    <w:rsid w:val="00CF546D"/>
    <w:rsid w:val="00D30CA0"/>
    <w:rsid w:val="00D37222"/>
    <w:rsid w:val="00D50025"/>
    <w:rsid w:val="00D509E0"/>
    <w:rsid w:val="00D53CC1"/>
    <w:rsid w:val="00D5526F"/>
    <w:rsid w:val="00D57DEA"/>
    <w:rsid w:val="00D726B6"/>
    <w:rsid w:val="00D767D6"/>
    <w:rsid w:val="00D815EE"/>
    <w:rsid w:val="00D81B1A"/>
    <w:rsid w:val="00D827B2"/>
    <w:rsid w:val="00D91ED1"/>
    <w:rsid w:val="00D933A0"/>
    <w:rsid w:val="00D9479B"/>
    <w:rsid w:val="00DA1594"/>
    <w:rsid w:val="00DD18D7"/>
    <w:rsid w:val="00DE00A8"/>
    <w:rsid w:val="00E029E4"/>
    <w:rsid w:val="00E15AF0"/>
    <w:rsid w:val="00E243CA"/>
    <w:rsid w:val="00E32672"/>
    <w:rsid w:val="00E443F4"/>
    <w:rsid w:val="00E501A1"/>
    <w:rsid w:val="00E50473"/>
    <w:rsid w:val="00E529B4"/>
    <w:rsid w:val="00E617A3"/>
    <w:rsid w:val="00E626CB"/>
    <w:rsid w:val="00E70D1A"/>
    <w:rsid w:val="00E744EA"/>
    <w:rsid w:val="00E76A30"/>
    <w:rsid w:val="00E777CF"/>
    <w:rsid w:val="00E838A3"/>
    <w:rsid w:val="00EC0319"/>
    <w:rsid w:val="00EC1907"/>
    <w:rsid w:val="00EE16A3"/>
    <w:rsid w:val="00EE5E34"/>
    <w:rsid w:val="00EE6A1A"/>
    <w:rsid w:val="00EF38A5"/>
    <w:rsid w:val="00F170E7"/>
    <w:rsid w:val="00F21393"/>
    <w:rsid w:val="00F2641B"/>
    <w:rsid w:val="00F3368C"/>
    <w:rsid w:val="00F420BE"/>
    <w:rsid w:val="00F51803"/>
    <w:rsid w:val="00F639C0"/>
    <w:rsid w:val="00F63C94"/>
    <w:rsid w:val="00F95C6B"/>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hyperlink" Target="https://doi.org/10.1001/jama.2020.2648" TargetMode="External"/><Relationship Id="rId50" Type="http://schemas.openxmlformats.org/officeDocument/2006/relationships/hyperlink" Target="https://doi.org/10.1016/S2214-109X(20)30074-7" TargetMode="External"/><Relationship Id="rId55" Type="http://schemas.openxmlformats.org/officeDocument/2006/relationships/hyperlink" Target="https://www.researchgate.net/publication/340295625_Planning_as_Inference_in_Epidemiological_Models" TargetMode="External"/><Relationship Id="rId7" Type="http://schemas.openxmlformats.org/officeDocument/2006/relationships/hyperlink" Target="https://github.com/PublicHealthEngland/pygom"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em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emf"/><Relationship Id="rId53" Type="http://schemas.openxmlformats.org/officeDocument/2006/relationships/hyperlink" Target="https://doi.org/10.1101/2020.03.24.20042291" TargetMode="External"/><Relationship Id="rId58" Type="http://schemas.openxmlformats.org/officeDocument/2006/relationships/footer" Target="footer2.xml"/><Relationship Id="rId5" Type="http://schemas.openxmlformats.org/officeDocument/2006/relationships/footnotes" Target="footnotes.xml"/><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hyperlink" Target="https://doi.org/10.1016/j.ijid.2020.02.058" TargetMode="External"/><Relationship Id="rId56" Type="http://schemas.openxmlformats.org/officeDocument/2006/relationships/hyperlink" Target="https://github.com/cjekel/piecewise_linear_fit_py" TargetMode="External"/><Relationship Id="rId8" Type="http://schemas.openxmlformats.org/officeDocument/2006/relationships/image" Target="media/image1.png"/><Relationship Id="rId51" Type="http://schemas.openxmlformats.org/officeDocument/2006/relationships/hyperlink" Target="https://doi.org/10.1016/j.geosus.2020.03.005" TargetMode="Externa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emf"/><Relationship Id="rId59"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emf"/><Relationship Id="rId54" Type="http://schemas.openxmlformats.org/officeDocument/2006/relationships/hyperlink" Target="https://doi.org/10.1016/j.ijdrr.2012.05.002"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s://doi.org/10.1038/s41591-020-0883-7" TargetMode="External"/><Relationship Id="rId57"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hyperlink" Target="https://doi.org/10.1016/j.ssci.2020.104773" TargetMode="Externa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24</Pages>
  <Words>9585</Words>
  <Characters>54637</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64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8</cp:revision>
  <dcterms:created xsi:type="dcterms:W3CDTF">2020-10-04T08:40:00Z</dcterms:created>
  <dcterms:modified xsi:type="dcterms:W3CDTF">2020-10-06T06:57:00Z</dcterms:modified>
</cp:coreProperties>
</file>